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C836E" w14:textId="250A5CED" w:rsidR="00BA2BF8" w:rsidRPr="002A0033" w:rsidRDefault="00B65F18" w:rsidP="008270AA">
      <w:pPr>
        <w:pStyle w:val="Title"/>
        <w:spacing w:line="360" w:lineRule="auto"/>
        <w:rPr>
          <w:sz w:val="28"/>
        </w:rPr>
      </w:pPr>
      <w:bookmarkStart w:id="0" w:name="_GoBack"/>
      <w:bookmarkEnd w:id="0"/>
      <w:r>
        <w:rPr>
          <w:sz w:val="28"/>
        </w:rPr>
        <w:t>In rural Gambia, d</w:t>
      </w:r>
      <w:r w:rsidR="00563B45">
        <w:rPr>
          <w:sz w:val="28"/>
        </w:rPr>
        <w:t>o adolescents have increased nutritional vulnerability</w:t>
      </w:r>
      <w:r>
        <w:rPr>
          <w:sz w:val="28"/>
        </w:rPr>
        <w:t xml:space="preserve"> compared to adults</w:t>
      </w:r>
      <w:r w:rsidR="00563B45">
        <w:rPr>
          <w:sz w:val="28"/>
        </w:rPr>
        <w:t>?</w:t>
      </w:r>
    </w:p>
    <w:p w14:paraId="0ED81619" w14:textId="77777777" w:rsidR="002A0033" w:rsidRDefault="002A0033" w:rsidP="008270AA">
      <w:pPr>
        <w:spacing w:line="360" w:lineRule="auto"/>
      </w:pPr>
    </w:p>
    <w:p w14:paraId="40F8265A" w14:textId="6033A238" w:rsidR="00F54440" w:rsidRPr="00F54440" w:rsidRDefault="00A2484A" w:rsidP="008270AA">
      <w:pPr>
        <w:spacing w:line="360" w:lineRule="auto"/>
      </w:pPr>
      <w:r>
        <w:t>S</w:t>
      </w:r>
      <w:r w:rsidR="002A0033">
        <w:t xml:space="preserve">imon </w:t>
      </w:r>
      <w:r>
        <w:t>M</w:t>
      </w:r>
      <w:r w:rsidR="002A0033">
        <w:t xml:space="preserve"> </w:t>
      </w:r>
      <w:r>
        <w:t>S</w:t>
      </w:r>
      <w:r w:rsidR="002A0033">
        <w:t>choenbuchner</w:t>
      </w:r>
      <w:r w:rsidR="00CF1153">
        <w:t xml:space="preserve"> </w:t>
      </w:r>
      <w:r w:rsidR="00CF1153" w:rsidRPr="00CF1153">
        <w:rPr>
          <w:vertAlign w:val="superscript"/>
        </w:rPr>
        <w:t>1</w:t>
      </w:r>
      <w:r>
        <w:t>, S</w:t>
      </w:r>
      <w:r w:rsidR="002A0033">
        <w:t xml:space="preserve">ophie </w:t>
      </w:r>
      <w:r>
        <w:t>E</w:t>
      </w:r>
      <w:r w:rsidR="002A0033">
        <w:t xml:space="preserve"> </w:t>
      </w:r>
      <w:r>
        <w:t>M</w:t>
      </w:r>
      <w:r w:rsidR="002A0033">
        <w:t>oore</w:t>
      </w:r>
      <w:r w:rsidR="00CF1153">
        <w:t xml:space="preserve"> </w:t>
      </w:r>
      <w:r w:rsidR="00CF1153" w:rsidRPr="00CF1153">
        <w:rPr>
          <w:vertAlign w:val="superscript"/>
        </w:rPr>
        <w:t>2</w:t>
      </w:r>
      <w:r>
        <w:t xml:space="preserve">, </w:t>
      </w:r>
      <w:r w:rsidR="002A0033" w:rsidRPr="00504115">
        <w:t>William Johnson</w:t>
      </w:r>
      <w:r w:rsidR="00CF1153">
        <w:t xml:space="preserve"> </w:t>
      </w:r>
      <w:r w:rsidR="00CF1153" w:rsidRPr="00CF1153">
        <w:rPr>
          <w:vertAlign w:val="superscript"/>
        </w:rPr>
        <w:t>3</w:t>
      </w:r>
      <w:r w:rsidR="002A0033" w:rsidRPr="00504115">
        <w:t xml:space="preserve">, </w:t>
      </w:r>
      <w:r w:rsidR="00DA2E92" w:rsidRPr="00504115">
        <w:t>Mohammed Ngum</w:t>
      </w:r>
      <w:r w:rsidR="00CF1153">
        <w:t xml:space="preserve"> </w:t>
      </w:r>
      <w:r w:rsidR="00CF1153">
        <w:rPr>
          <w:vertAlign w:val="superscript"/>
        </w:rPr>
        <w:t>4</w:t>
      </w:r>
      <w:r w:rsidR="00DA2E92" w:rsidRPr="00504115">
        <w:t>, Bakary Sonko</w:t>
      </w:r>
      <w:r w:rsidR="00CF1153">
        <w:t xml:space="preserve"> </w:t>
      </w:r>
      <w:r w:rsidR="00CF1153">
        <w:rPr>
          <w:vertAlign w:val="superscript"/>
        </w:rPr>
        <w:t>4</w:t>
      </w:r>
      <w:r w:rsidR="00DA2E92" w:rsidRPr="00504115">
        <w:t xml:space="preserve">, </w:t>
      </w:r>
      <w:r w:rsidR="002A0033" w:rsidRPr="00504115">
        <w:t xml:space="preserve">Ann </w:t>
      </w:r>
      <w:r w:rsidR="002A0033">
        <w:t>Prentice</w:t>
      </w:r>
      <w:r w:rsidR="00CF1153">
        <w:t xml:space="preserve"> </w:t>
      </w:r>
      <w:r w:rsidR="00CF1153" w:rsidRPr="00CF1153">
        <w:rPr>
          <w:vertAlign w:val="superscript"/>
        </w:rPr>
        <w:t>1</w:t>
      </w:r>
      <w:r w:rsidR="00CF1153">
        <w:rPr>
          <w:vertAlign w:val="superscript"/>
        </w:rPr>
        <w:t>, 4</w:t>
      </w:r>
      <w:r w:rsidR="002A0033">
        <w:t xml:space="preserve">, </w:t>
      </w:r>
      <w:r>
        <w:t>A</w:t>
      </w:r>
      <w:r w:rsidR="002A0033">
        <w:t xml:space="preserve">ndrew </w:t>
      </w:r>
      <w:r>
        <w:t>M</w:t>
      </w:r>
      <w:r w:rsidR="002A0033">
        <w:t xml:space="preserve"> </w:t>
      </w:r>
      <w:r>
        <w:t>P</w:t>
      </w:r>
      <w:r w:rsidR="002A0033">
        <w:t>rentice</w:t>
      </w:r>
      <w:r w:rsidR="00CF1153">
        <w:t xml:space="preserve"> </w:t>
      </w:r>
      <w:r w:rsidR="00CF1153">
        <w:rPr>
          <w:vertAlign w:val="superscript"/>
        </w:rPr>
        <w:t>4</w:t>
      </w:r>
      <w:r w:rsidR="002A0033">
        <w:t>,</w:t>
      </w:r>
      <w:r w:rsidR="00033354">
        <w:t xml:space="preserve"> </w:t>
      </w:r>
      <w:r w:rsidR="002A0033">
        <w:t>Kate A Ward</w:t>
      </w:r>
      <w:r w:rsidR="00CF1153">
        <w:t xml:space="preserve"> </w:t>
      </w:r>
      <w:r w:rsidR="00CF1153" w:rsidRPr="00CF1153">
        <w:rPr>
          <w:vertAlign w:val="superscript"/>
        </w:rPr>
        <w:t>1</w:t>
      </w:r>
      <w:r w:rsidR="00CF1153">
        <w:rPr>
          <w:vertAlign w:val="superscript"/>
        </w:rPr>
        <w:t>,5</w:t>
      </w:r>
    </w:p>
    <w:p w14:paraId="12D47FB2" w14:textId="77777777" w:rsidR="002A0033" w:rsidRDefault="002A0033" w:rsidP="008270AA">
      <w:pPr>
        <w:spacing w:line="360" w:lineRule="auto"/>
        <w:jc w:val="left"/>
      </w:pPr>
    </w:p>
    <w:p w14:paraId="20072A62" w14:textId="77777777" w:rsidR="002A0033" w:rsidRPr="002A0033" w:rsidRDefault="002A0033" w:rsidP="008270AA">
      <w:pPr>
        <w:spacing w:line="360" w:lineRule="auto"/>
        <w:jc w:val="left"/>
        <w:rPr>
          <w:vertAlign w:val="superscript"/>
        </w:rPr>
      </w:pPr>
      <w:r w:rsidRPr="002A0033">
        <w:t>Affiliations:</w:t>
      </w:r>
      <w:r w:rsidRPr="002A0033">
        <w:rPr>
          <w:vertAlign w:val="superscript"/>
        </w:rPr>
        <w:t xml:space="preserve"> </w:t>
      </w:r>
    </w:p>
    <w:p w14:paraId="0C28790F" w14:textId="294A4E64" w:rsidR="002A0033" w:rsidRDefault="002A0033" w:rsidP="00CF1153">
      <w:pPr>
        <w:pStyle w:val="ListParagraph"/>
        <w:numPr>
          <w:ilvl w:val="0"/>
          <w:numId w:val="3"/>
        </w:numPr>
        <w:spacing w:line="360" w:lineRule="auto"/>
        <w:jc w:val="left"/>
      </w:pPr>
      <w:r w:rsidRPr="009E19FB">
        <w:t>MRC Elsie Widdowson Laboratory, Cambridge, UK</w:t>
      </w:r>
    </w:p>
    <w:p w14:paraId="372C5E0C" w14:textId="4251C0BC" w:rsidR="002A0033" w:rsidRDefault="00DB4439" w:rsidP="00CF1153">
      <w:pPr>
        <w:pStyle w:val="ListParagraph"/>
        <w:numPr>
          <w:ilvl w:val="0"/>
          <w:numId w:val="3"/>
        </w:numPr>
        <w:spacing w:line="360" w:lineRule="auto"/>
        <w:jc w:val="left"/>
      </w:pPr>
      <w:r>
        <w:t xml:space="preserve">Division of Women’s Health, </w:t>
      </w:r>
      <w:r w:rsidR="002A0033">
        <w:t>Kings College London</w:t>
      </w:r>
      <w:r w:rsidR="000E0747">
        <w:t>, London, UK</w:t>
      </w:r>
    </w:p>
    <w:p w14:paraId="36E2E8BC" w14:textId="452B2AD7" w:rsidR="00CF1153" w:rsidRDefault="00CF1153" w:rsidP="00CF1153">
      <w:pPr>
        <w:pStyle w:val="ListParagraph"/>
        <w:numPr>
          <w:ilvl w:val="0"/>
          <w:numId w:val="3"/>
        </w:numPr>
        <w:spacing w:line="360" w:lineRule="auto"/>
        <w:jc w:val="left"/>
      </w:pPr>
      <w:r>
        <w:t>School of Sport, Exercise and Health Sciences, Loughborough University, Loughborough, UK</w:t>
      </w:r>
    </w:p>
    <w:p w14:paraId="6042A175" w14:textId="24FADE96" w:rsidR="00CF1153" w:rsidRDefault="00CF1153" w:rsidP="00CF1153">
      <w:pPr>
        <w:pStyle w:val="ListParagraph"/>
        <w:numPr>
          <w:ilvl w:val="0"/>
          <w:numId w:val="3"/>
        </w:numPr>
        <w:spacing w:line="360" w:lineRule="auto"/>
        <w:jc w:val="left"/>
      </w:pPr>
      <w:r>
        <w:t>MRC Unit The Gambia, Banjul, The Gambia</w:t>
      </w:r>
      <w:r w:rsidRPr="00CF1153">
        <w:t xml:space="preserve"> </w:t>
      </w:r>
    </w:p>
    <w:p w14:paraId="2505A6B0" w14:textId="78E9A83B" w:rsidR="00CF1153" w:rsidRPr="009E19FB" w:rsidRDefault="00CF1153" w:rsidP="00CF1153">
      <w:pPr>
        <w:pStyle w:val="ListParagraph"/>
        <w:numPr>
          <w:ilvl w:val="0"/>
          <w:numId w:val="3"/>
        </w:numPr>
        <w:spacing w:line="360" w:lineRule="auto"/>
        <w:jc w:val="left"/>
      </w:pPr>
      <w:r w:rsidRPr="009E19FB">
        <w:t>MRC Lifecourse Epidemiology Unit, University of Southampton, Southampton, UK</w:t>
      </w:r>
    </w:p>
    <w:p w14:paraId="40576F6D" w14:textId="77777777" w:rsidR="002A0033" w:rsidRDefault="002A0033" w:rsidP="008270AA">
      <w:pPr>
        <w:spacing w:line="360" w:lineRule="auto"/>
        <w:jc w:val="left"/>
      </w:pPr>
    </w:p>
    <w:p w14:paraId="1ADFCF16" w14:textId="77777777" w:rsidR="002A0033" w:rsidRDefault="002A0033" w:rsidP="008270AA">
      <w:pPr>
        <w:spacing w:line="360" w:lineRule="auto"/>
      </w:pPr>
      <w:r>
        <w:t xml:space="preserve">Corresponding contact information: </w:t>
      </w:r>
    </w:p>
    <w:p w14:paraId="2D734E72" w14:textId="171833F8" w:rsidR="002A0033" w:rsidRPr="009E19FB" w:rsidRDefault="002A0033" w:rsidP="008270AA">
      <w:pPr>
        <w:spacing w:line="360" w:lineRule="auto"/>
        <w:rPr>
          <w:rFonts w:cs="Times New Roman"/>
          <w:lang w:eastAsia="en-GB"/>
        </w:rPr>
      </w:pPr>
      <w:r w:rsidRPr="009E19FB">
        <w:rPr>
          <w:rFonts w:cs="Times New Roman"/>
          <w:lang w:eastAsia="en-GB"/>
        </w:rPr>
        <w:t>Dr Kate Ward</w:t>
      </w:r>
    </w:p>
    <w:p w14:paraId="3B953F2F" w14:textId="77777777" w:rsidR="002A0033" w:rsidRPr="009E19FB" w:rsidRDefault="002A0033" w:rsidP="008270AA">
      <w:pPr>
        <w:spacing w:line="360" w:lineRule="auto"/>
        <w:rPr>
          <w:rFonts w:cs="Times New Roman"/>
          <w:lang w:eastAsia="en-GB"/>
        </w:rPr>
      </w:pPr>
      <w:r w:rsidRPr="009E19FB">
        <w:rPr>
          <w:rFonts w:cs="Times New Roman"/>
          <w:lang w:eastAsia="en-GB"/>
        </w:rPr>
        <w:t>MRC Lifecourse Epidemiology, University of Southampton</w:t>
      </w:r>
    </w:p>
    <w:p w14:paraId="67A5CAC2" w14:textId="77777777" w:rsidR="002A0033" w:rsidRPr="009E19FB" w:rsidRDefault="002A0033" w:rsidP="008270AA">
      <w:pPr>
        <w:spacing w:line="360" w:lineRule="auto"/>
        <w:rPr>
          <w:rFonts w:cs="Times New Roman"/>
          <w:lang w:eastAsia="en-GB"/>
        </w:rPr>
      </w:pPr>
      <w:r w:rsidRPr="009E19FB">
        <w:rPr>
          <w:rFonts w:cs="Times New Roman"/>
          <w:lang w:eastAsia="en-GB"/>
        </w:rPr>
        <w:t>Southampton General Hospital</w:t>
      </w:r>
    </w:p>
    <w:p w14:paraId="5E6068C4" w14:textId="77777777" w:rsidR="002A0033" w:rsidRPr="009E19FB" w:rsidRDefault="002A0033" w:rsidP="008270AA">
      <w:pPr>
        <w:spacing w:line="360" w:lineRule="auto"/>
        <w:rPr>
          <w:rFonts w:cs="Times New Roman"/>
          <w:lang w:eastAsia="en-GB"/>
        </w:rPr>
      </w:pPr>
      <w:r w:rsidRPr="009E19FB">
        <w:rPr>
          <w:rFonts w:cs="Times New Roman"/>
          <w:lang w:eastAsia="en-GB"/>
        </w:rPr>
        <w:lastRenderedPageBreak/>
        <w:t>Tremona Road</w:t>
      </w:r>
    </w:p>
    <w:p w14:paraId="339FFD72" w14:textId="77777777" w:rsidR="002A0033" w:rsidRPr="009E19FB" w:rsidRDefault="002A0033" w:rsidP="008270AA">
      <w:pPr>
        <w:spacing w:line="360" w:lineRule="auto"/>
        <w:rPr>
          <w:rFonts w:cs="Times New Roman"/>
          <w:lang w:eastAsia="en-GB"/>
        </w:rPr>
      </w:pPr>
      <w:r w:rsidRPr="009E19FB">
        <w:rPr>
          <w:rFonts w:cs="Times New Roman"/>
          <w:lang w:eastAsia="en-GB"/>
        </w:rPr>
        <w:t>Southampton, SO16 6YD UK</w:t>
      </w:r>
    </w:p>
    <w:p w14:paraId="1BCADAE1" w14:textId="77777777" w:rsidR="002A0033" w:rsidRPr="009E19FB" w:rsidRDefault="002A0033" w:rsidP="008270AA">
      <w:pPr>
        <w:spacing w:line="360" w:lineRule="auto"/>
        <w:rPr>
          <w:rFonts w:cs="Times New Roman"/>
          <w:lang w:eastAsia="en-GB"/>
        </w:rPr>
      </w:pPr>
      <w:r w:rsidRPr="009E19FB">
        <w:rPr>
          <w:rFonts w:cs="Times New Roman"/>
          <w:lang w:eastAsia="en-GB"/>
        </w:rPr>
        <w:t>Ph</w:t>
      </w:r>
      <w:r>
        <w:rPr>
          <w:rFonts w:cs="Times New Roman"/>
          <w:lang w:eastAsia="en-GB"/>
        </w:rPr>
        <w:t>one</w:t>
      </w:r>
      <w:r w:rsidRPr="009E19FB">
        <w:rPr>
          <w:rFonts w:cs="Times New Roman"/>
          <w:lang w:eastAsia="en-GB"/>
        </w:rPr>
        <w:t>:</w:t>
      </w:r>
      <w:r>
        <w:rPr>
          <w:rFonts w:cs="Times New Roman"/>
          <w:lang w:eastAsia="en-GB"/>
        </w:rPr>
        <w:t xml:space="preserve"> </w:t>
      </w:r>
      <w:r w:rsidRPr="009E19FB">
        <w:rPr>
          <w:rFonts w:cs="Times New Roman"/>
          <w:lang w:eastAsia="en-GB"/>
        </w:rPr>
        <w:t xml:space="preserve">+44 </w:t>
      </w:r>
      <w:r>
        <w:rPr>
          <w:rFonts w:cs="Times New Roman"/>
          <w:lang w:eastAsia="en-GB"/>
        </w:rPr>
        <w:t xml:space="preserve">(0) </w:t>
      </w:r>
      <w:r w:rsidRPr="009E19FB">
        <w:rPr>
          <w:rFonts w:cs="Times New Roman"/>
          <w:lang w:eastAsia="en-GB"/>
        </w:rPr>
        <w:t>2380 777624</w:t>
      </w:r>
    </w:p>
    <w:p w14:paraId="503BA2C2" w14:textId="77777777" w:rsidR="002A0033" w:rsidRPr="009E19FB" w:rsidRDefault="002A0033" w:rsidP="008270AA">
      <w:pPr>
        <w:spacing w:line="360" w:lineRule="auto"/>
        <w:rPr>
          <w:rStyle w:val="Hyperlink"/>
          <w:rFonts w:cs="Times New Roman"/>
          <w:lang w:eastAsia="en-GB"/>
        </w:rPr>
      </w:pPr>
      <w:r>
        <w:t xml:space="preserve">Email: </w:t>
      </w:r>
      <w:hyperlink r:id="rId8" w:history="1">
        <w:r w:rsidRPr="009E19FB">
          <w:rPr>
            <w:rStyle w:val="Hyperlink"/>
            <w:rFonts w:cs="Times New Roman"/>
            <w:lang w:eastAsia="en-GB"/>
          </w:rPr>
          <w:t>kw@mrc.soton.ac.uk</w:t>
        </w:r>
      </w:hyperlink>
    </w:p>
    <w:p w14:paraId="06DAF5CA" w14:textId="77777777" w:rsidR="00E71A31" w:rsidRDefault="00E71A31" w:rsidP="008270AA">
      <w:pPr>
        <w:spacing w:line="360" w:lineRule="auto"/>
        <w:jc w:val="left"/>
      </w:pPr>
    </w:p>
    <w:p w14:paraId="6814E9CC" w14:textId="1A8C01F8" w:rsidR="002A0033" w:rsidRDefault="002A0033" w:rsidP="008270AA">
      <w:pPr>
        <w:spacing w:line="360" w:lineRule="auto"/>
        <w:jc w:val="left"/>
      </w:pPr>
      <w:r>
        <w:t xml:space="preserve">Short title: Nutritional vulnerability in </w:t>
      </w:r>
      <w:r w:rsidR="00506EC2">
        <w:t xml:space="preserve">Gambian </w:t>
      </w:r>
      <w:r>
        <w:t>adolescents</w:t>
      </w:r>
    </w:p>
    <w:p w14:paraId="4017C848" w14:textId="19FD336A" w:rsidR="00033354" w:rsidRDefault="002A0033" w:rsidP="008270AA">
      <w:pPr>
        <w:spacing w:line="360" w:lineRule="auto"/>
        <w:jc w:val="left"/>
      </w:pPr>
      <w:r>
        <w:t>Keywords:</w:t>
      </w:r>
      <w:r w:rsidR="00506EC2">
        <w:t xml:space="preserve"> nutrition; growth; Africa; puberty; anaemia; body composition</w:t>
      </w:r>
      <w:r w:rsidR="00033354">
        <w:br w:type="page"/>
      </w:r>
    </w:p>
    <w:p w14:paraId="19F1C9D8" w14:textId="321263E3" w:rsidR="00A01673" w:rsidRPr="00033354" w:rsidRDefault="00A01673" w:rsidP="008270AA">
      <w:pPr>
        <w:pStyle w:val="Heading1"/>
        <w:spacing w:line="360" w:lineRule="auto"/>
        <w:rPr>
          <w:b/>
          <w:u w:val="none"/>
        </w:rPr>
      </w:pPr>
      <w:r w:rsidRPr="00033354">
        <w:rPr>
          <w:b/>
          <w:u w:val="none"/>
        </w:rPr>
        <w:lastRenderedPageBreak/>
        <w:t>Abstract</w:t>
      </w:r>
    </w:p>
    <w:p w14:paraId="4107630C" w14:textId="6D1FED64" w:rsidR="00A01673" w:rsidRPr="00A01673" w:rsidRDefault="00A01673" w:rsidP="008270AA">
      <w:pPr>
        <w:spacing w:line="360" w:lineRule="auto"/>
      </w:pPr>
      <w:r w:rsidRPr="00A01673">
        <w:t xml:space="preserve">Adolescents may be particularly susceptible to malnutrition due to the energy and nutrient costs of the pubertal growth spurt. </w:t>
      </w:r>
      <w:r w:rsidR="00354792">
        <w:t>The aim of this study was to</w:t>
      </w:r>
      <w:r w:rsidRPr="00A01673">
        <w:t xml:space="preserve"> </w:t>
      </w:r>
      <w:r w:rsidR="00DA2E92">
        <w:t>compare</w:t>
      </w:r>
      <w:r w:rsidR="00DA2E92" w:rsidRPr="00A01673">
        <w:t xml:space="preserve"> </w:t>
      </w:r>
      <w:r w:rsidRPr="00A01673">
        <w:t>differences in selected markers of nutritional status between adolescents and adults in rural Gambia.</w:t>
      </w:r>
    </w:p>
    <w:p w14:paraId="5AEEC59E" w14:textId="6C079910" w:rsidR="00A01673" w:rsidRDefault="00A01673" w:rsidP="008270AA">
      <w:pPr>
        <w:spacing w:line="360" w:lineRule="auto"/>
      </w:pPr>
      <w:r>
        <w:t>The Keneba Biobank collect</w:t>
      </w:r>
      <w:r w:rsidR="00DB4439">
        <w:t>s</w:t>
      </w:r>
      <w:r>
        <w:t xml:space="preserve"> cross-sectional data and samples for all consenting individuals </w:t>
      </w:r>
      <w:r w:rsidR="00DB4439">
        <w:t xml:space="preserve">resident </w:t>
      </w:r>
      <w:r>
        <w:t xml:space="preserve">in the West Kiang region of The Gambia. For this study, </w:t>
      </w:r>
      <w:r w:rsidR="00867048">
        <w:t>participants</w:t>
      </w:r>
      <w:r>
        <w:t xml:space="preserve"> between the ages of 10 and 40 years</w:t>
      </w:r>
      <w:r w:rsidR="001F3767">
        <w:t xml:space="preserve"> (y)</w:t>
      </w:r>
      <w:r>
        <w:t xml:space="preserve"> were selected (</w:t>
      </w:r>
      <w:r w:rsidRPr="00556056">
        <w:rPr>
          <w:i/>
        </w:rPr>
        <w:t>n</w:t>
      </w:r>
      <w:r w:rsidR="00354792">
        <w:t xml:space="preserve"> = 4201, female 2</w:t>
      </w:r>
      <w:r>
        <w:t xml:space="preserve">447). Height, </w:t>
      </w:r>
      <w:r w:rsidR="00DA2E92">
        <w:t>body mass index</w:t>
      </w:r>
      <w:r>
        <w:t xml:space="preserve">, body composition, haemoglobin </w:t>
      </w:r>
      <w:r w:rsidR="00354792">
        <w:t xml:space="preserve">concentration, fasting glucose </w:t>
      </w:r>
      <w:r>
        <w:t xml:space="preserve">concentration and blood pressure were compared </w:t>
      </w:r>
      <w:r w:rsidR="001F3767">
        <w:t xml:space="preserve">using linear regression models adjusting for age, parity, season of measurement and residence, </w:t>
      </w:r>
      <w:r>
        <w:t>across three age groups: early adolescent (</w:t>
      </w:r>
      <w:r w:rsidR="00DA2E92">
        <w:t>10-14.9y</w:t>
      </w:r>
      <w:r>
        <w:t>), late adolescent (</w:t>
      </w:r>
      <w:r w:rsidR="00DA2E92">
        <w:t>15-19.9y</w:t>
      </w:r>
      <w:r>
        <w:t>) and adult</w:t>
      </w:r>
      <w:r w:rsidR="00DA2E92">
        <w:t xml:space="preserve"> (20-39.9y)</w:t>
      </w:r>
      <w:r>
        <w:t>.</w:t>
      </w:r>
    </w:p>
    <w:p w14:paraId="703BE0C6" w14:textId="199BC991" w:rsidR="001F3767" w:rsidRDefault="00A01673" w:rsidP="008270AA">
      <w:pPr>
        <w:spacing w:line="360" w:lineRule="auto"/>
      </w:pPr>
      <w:r>
        <w:t>Adolescents</w:t>
      </w:r>
      <w:r w:rsidR="00563B45">
        <w:t>, particularly early adolescent</w:t>
      </w:r>
      <w:r w:rsidR="001F3767">
        <w:t xml:space="preserve"> girls and boys</w:t>
      </w:r>
      <w:r w:rsidR="00563B45">
        <w:t>,</w:t>
      </w:r>
      <w:r>
        <w:t xml:space="preserve"> were shorter, lighter and leaner than adults. </w:t>
      </w:r>
      <w:r w:rsidR="001F3767">
        <w:t>By late adolescence differences were smaller, particularly in girls where</w:t>
      </w:r>
      <w:r w:rsidR="00731648">
        <w:t>, notably, the</w:t>
      </w:r>
      <w:r w:rsidR="001F3767">
        <w:t xml:space="preserve"> prevalence of overweight, hypertension and impaired </w:t>
      </w:r>
      <w:r w:rsidR="00095773">
        <w:t xml:space="preserve">fasting </w:t>
      </w:r>
      <w:r w:rsidR="001F3767">
        <w:t>glucose</w:t>
      </w:r>
      <w:r w:rsidR="00095773">
        <w:t xml:space="preserve"> was low. </w:t>
      </w:r>
      <w:r w:rsidR="001F3767">
        <w:t>Given the importance of maternal health for reproductive outcomes and intergenerational health, the results of the study, albeit with limited biomarkers available, indicate adolescent girls are no more compromised than adult women or males from the same population.</w:t>
      </w:r>
    </w:p>
    <w:p w14:paraId="47947E58" w14:textId="77777777" w:rsidR="001F3767" w:rsidRDefault="001F3767" w:rsidP="008270AA">
      <w:pPr>
        <w:spacing w:line="360" w:lineRule="auto"/>
      </w:pPr>
    </w:p>
    <w:p w14:paraId="7A701FD6" w14:textId="77777777" w:rsidR="00A01673" w:rsidRDefault="00A01673" w:rsidP="008270AA">
      <w:pPr>
        <w:spacing w:line="360" w:lineRule="auto"/>
      </w:pPr>
    </w:p>
    <w:p w14:paraId="4B4CE879" w14:textId="77777777" w:rsidR="00033354" w:rsidRDefault="00033354" w:rsidP="008270AA">
      <w:pPr>
        <w:spacing w:line="360" w:lineRule="auto"/>
        <w:jc w:val="left"/>
        <w:rPr>
          <w:u w:val="single"/>
        </w:rPr>
      </w:pPr>
      <w:r>
        <w:br w:type="page"/>
      </w:r>
    </w:p>
    <w:p w14:paraId="3F44354C" w14:textId="00A266E7" w:rsidR="00526147" w:rsidRPr="00033354" w:rsidRDefault="00526147" w:rsidP="008270AA">
      <w:pPr>
        <w:pStyle w:val="Heading1"/>
        <w:spacing w:line="360" w:lineRule="auto"/>
        <w:rPr>
          <w:b/>
          <w:u w:val="none"/>
        </w:rPr>
      </w:pPr>
      <w:r w:rsidRPr="00033354">
        <w:rPr>
          <w:b/>
          <w:u w:val="none"/>
        </w:rPr>
        <w:lastRenderedPageBreak/>
        <w:t>Introduction</w:t>
      </w:r>
    </w:p>
    <w:p w14:paraId="5D126CC8" w14:textId="7ECC4F6D" w:rsidR="002D0810" w:rsidRDefault="00161479" w:rsidP="008270AA">
      <w:pPr>
        <w:spacing w:line="360" w:lineRule="auto"/>
      </w:pPr>
      <w:r>
        <w:t>In 2011, the population of adolescents aged 10-19 years in the world was 1.2 billion</w:t>
      </w:r>
      <w:r w:rsidR="00153690">
        <w:t>.</w:t>
      </w:r>
      <w:r>
        <w:t xml:space="preserve"> </w:t>
      </w:r>
      <w:r w:rsidR="007F6CF7">
        <w:fldChar w:fldCharType="begin"/>
      </w:r>
      <w:r w:rsidR="00340217">
        <w:instrText xml:space="preserve"> ADDIN EN.CITE &lt;EndNote&gt;&lt;Cite&gt;&lt;Author&gt;UNICEF&lt;/Author&gt;&lt;Year&gt;2011&lt;/Year&gt;&lt;RecNum&gt;4231&lt;/RecNum&gt;&lt;DisplayText&gt;&lt;style face="superscript"&gt;1&lt;/style&gt;&lt;/DisplayText&gt;&lt;record&gt;&lt;rec-number&gt;4231&lt;/rec-number&gt;&lt;foreign-keys&gt;&lt;key app="EN" db-id="00xf0ezdnfadz6ef5eux2px4rtsswxx2tx5f" timestamp="1496834909"&gt;4231&lt;/key&gt;&lt;/foreign-keys&gt;&lt;ref-type name="Web Page"&gt;12&lt;/ref-type&gt;&lt;contributors&gt;&lt;authors&gt;&lt;author&gt;UNICEF&lt;/author&gt;&lt;/authors&gt;&lt;secondary-authors&gt;&lt;author&gt;UNICEF&lt;/author&gt;&lt;/secondary-authors&gt;&lt;/contributors&gt;&lt;titles&gt;&lt;title&gt;The State of the Worlds Children 2011: Adolescence An Age of Opportunity&lt;/title&gt;&lt;/titles&gt;&lt;volume&gt;2017&lt;/volume&gt;&lt;number&gt;4 June&lt;/number&gt;&lt;dates&gt;&lt;year&gt;2011&lt;/year&gt;&lt;/dates&gt;&lt;urls&gt;&lt;related-urls&gt;&lt;url&gt;www.unicef.org/sowc2011/pdfs/SOWC-2011-Main-Report_EN_02092011.pdf&lt;/url&gt;&lt;/related-urls&gt;&lt;/urls&gt;&lt;custom1&gt;2017&lt;/custom1&gt;&lt;/record&gt;&lt;/Cite&gt;&lt;/EndNote&gt;</w:instrText>
      </w:r>
      <w:r w:rsidR="007F6CF7">
        <w:fldChar w:fldCharType="separate"/>
      </w:r>
      <w:r w:rsidR="00340217" w:rsidRPr="00340217">
        <w:rPr>
          <w:noProof/>
          <w:vertAlign w:val="superscript"/>
        </w:rPr>
        <w:t>1</w:t>
      </w:r>
      <w:r w:rsidR="007F6CF7">
        <w:fldChar w:fldCharType="end"/>
      </w:r>
      <w:r>
        <w:t xml:space="preserve"> In </w:t>
      </w:r>
      <w:r w:rsidR="00DB4439">
        <w:t>s</w:t>
      </w:r>
      <w:r>
        <w:t>ub-Saharan Africa, 30-35% of the population are aged 10-24 years</w:t>
      </w:r>
      <w:r w:rsidR="00153690">
        <w:t>.</w:t>
      </w:r>
      <w:r w:rsidR="003479A1">
        <w:t xml:space="preserve"> </w:t>
      </w:r>
      <w:r w:rsidR="003479A1">
        <w:fldChar w:fldCharType="begin">
          <w:fldData xml:space="preserve">PEVuZE5vdGU+PENpdGU+PEF1dGhvcj5QYXR0b248L0F1dGhvcj48WWVhcj4yMDE2PC9ZZWFyPjxS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==
</w:fldData>
        </w:fldChar>
      </w:r>
      <w:r w:rsidR="00340217">
        <w:instrText xml:space="preserve"> ADDIN EN.CITE </w:instrText>
      </w:r>
      <w:r w:rsidR="00340217">
        <w:fldChar w:fldCharType="begin">
          <w:fldData xml:space="preserve">PEVuZE5vdGU+PENpdGU+PEF1dGhvcj5QYXR0b248L0F1dGhvcj48WWVhcj4yMDE2PC9ZZWFyPjxS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==
</w:fldData>
        </w:fldChar>
      </w:r>
      <w:r w:rsidR="00340217">
        <w:instrText xml:space="preserve"> ADDIN EN.CITE.DATA </w:instrText>
      </w:r>
      <w:r w:rsidR="00340217">
        <w:fldChar w:fldCharType="end"/>
      </w:r>
      <w:r w:rsidR="003479A1">
        <w:fldChar w:fldCharType="separate"/>
      </w:r>
      <w:r w:rsidR="00340217" w:rsidRPr="00340217">
        <w:rPr>
          <w:noProof/>
          <w:vertAlign w:val="superscript"/>
        </w:rPr>
        <w:t>2</w:t>
      </w:r>
      <w:r w:rsidR="003479A1">
        <w:fldChar w:fldCharType="end"/>
      </w:r>
      <w:r>
        <w:t xml:space="preserve"> </w:t>
      </w:r>
      <w:r w:rsidR="008270AA">
        <w:t xml:space="preserve">Adolescent growth and timing of puberty are important determinants of adult </w:t>
      </w:r>
      <w:r w:rsidR="007F6CF7">
        <w:t xml:space="preserve">and intergenerational </w:t>
      </w:r>
      <w:r w:rsidR="008270AA">
        <w:t>health</w:t>
      </w:r>
      <w:r w:rsidR="007F6CF7">
        <w:t xml:space="preserve"> and</w:t>
      </w:r>
      <w:r w:rsidR="008270AA">
        <w:t xml:space="preserve"> non-communicable disease risk</w:t>
      </w:r>
      <w:r w:rsidR="00153690">
        <w:t>.</w:t>
      </w:r>
      <w:r w:rsidR="007F6CF7">
        <w:t xml:space="preserve"> </w:t>
      </w:r>
      <w:r w:rsidR="007F6CF7">
        <w:fldChar w:fldCharType="begin">
          <w:fldData xml:space="preserve">PEVuZE5vdGU+PENpdGU+PEF1dGhvcj5Ba3NlZXI8L0F1dGhvcj48WWVhcj4yMDE3PC9ZZWFyPjxS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</w:fldData>
        </w:fldChar>
      </w:r>
      <w:r w:rsidR="00340217">
        <w:instrText xml:space="preserve"> ADDIN EN.CITE </w:instrText>
      </w:r>
      <w:r w:rsidR="00340217">
        <w:fldChar w:fldCharType="begin">
          <w:fldData xml:space="preserve">PEVuZE5vdGU+PENpdGU+PEF1dGhvcj5Ba3NlZXI8L0F1dGhvcj48WWVhcj4yMDE3PC9ZZWFyPjxS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</w:fldData>
        </w:fldChar>
      </w:r>
      <w:r w:rsidR="00340217">
        <w:instrText xml:space="preserve"> ADDIN EN.CITE.DATA </w:instrText>
      </w:r>
      <w:r w:rsidR="00340217">
        <w:fldChar w:fldCharType="end"/>
      </w:r>
      <w:r w:rsidR="007F6CF7">
        <w:fldChar w:fldCharType="separate"/>
      </w:r>
      <w:r w:rsidR="00340217" w:rsidRPr="00340217">
        <w:rPr>
          <w:noProof/>
          <w:vertAlign w:val="superscript"/>
        </w:rPr>
        <w:t>3, 4</w:t>
      </w:r>
      <w:r w:rsidR="007F6CF7">
        <w:fldChar w:fldCharType="end"/>
      </w:r>
      <w:r w:rsidR="00254113">
        <w:t xml:space="preserve"> </w:t>
      </w:r>
      <w:r w:rsidR="00DC5BEB">
        <w:t>Clearly at a time of rapid growth the energy and nutrient requirements of an indi</w:t>
      </w:r>
      <w:r w:rsidR="00280DE2">
        <w:t xml:space="preserve">vidual increase substantially. </w:t>
      </w:r>
      <w:r w:rsidR="00DC5BEB">
        <w:t>As such, a</w:t>
      </w:r>
      <w:r w:rsidR="00BA2BF8" w:rsidRPr="00760D46">
        <w:t>dolescents may be particularly susceptible to malnutrition due to the energy and nutrient costs of the pubertal growth spurt and, for girls, the increased demands for iron after menarche</w:t>
      </w:r>
      <w:r w:rsidR="005314FB">
        <w:t>.</w:t>
      </w:r>
      <w:r w:rsidR="00135CE1">
        <w:t xml:space="preserve"> </w:t>
      </w:r>
      <w:r w:rsidR="0095789B">
        <w:t xml:space="preserve">Adolescent health and nutrition are closely linked to offspring birth outcomes and can therefore also have important long-term (intergenerational) effects.  </w:t>
      </w:r>
      <w:r w:rsidR="002D0810">
        <w:t xml:space="preserve">The most recent reports of pubertal timing in Gambian girls from a rural, subsistence farming population (the same population where the current study was based), were that the median age at menarche was 14.9 years. </w:t>
      </w:r>
      <w:r w:rsidR="002D0810">
        <w:fldChar w:fldCharType="begin">
          <w:fldData xml:space="preserve">PEVuZE5vdGU+PENpdGU+PEF1dGhvcj5QcmVudGljZTwvQXV0aG9yPjxZZWFyPjIwMTI8L1llYXI+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ZWxlY3Ryb25pYy1yZXNvdXJjZS1udW0+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==
</w:fldData>
        </w:fldChar>
      </w:r>
      <w:r w:rsidR="002D0810">
        <w:instrText xml:space="preserve"> ADDIN EN.CITE </w:instrText>
      </w:r>
      <w:r w:rsidR="002D0810">
        <w:fldChar w:fldCharType="begin">
          <w:fldData xml:space="preserve">PEVuZE5vdGU+PENpdGU+PEF1dGhvcj5QcmVudGljZTwvQXV0aG9yPjxZZWFyPjIwMTI8L1llYXI+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ZWxlY3Ryb25pYy1yZXNvdXJjZS1udW0+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==
</w:fldData>
        </w:fldChar>
      </w:r>
      <w:r w:rsidR="002D0810">
        <w:instrText xml:space="preserve"> ADDIN EN.CITE.DATA </w:instrText>
      </w:r>
      <w:r w:rsidR="002D0810">
        <w:fldChar w:fldCharType="end"/>
      </w:r>
      <w:r w:rsidR="002D0810">
        <w:fldChar w:fldCharType="separate"/>
      </w:r>
      <w:r w:rsidR="002D0810" w:rsidRPr="002D0810">
        <w:rPr>
          <w:noProof/>
          <w:vertAlign w:val="superscript"/>
        </w:rPr>
        <w:t>5, 6</w:t>
      </w:r>
      <w:r w:rsidR="002D0810">
        <w:fldChar w:fldCharType="end"/>
      </w:r>
      <w:r w:rsidR="002D0810">
        <w:t xml:space="preserve"> In boys, puberty is delayed even more than in girls, with age at peak height velocity (APHV) an indicator of the pubertal growth spurt, being reported as 16.1 </w:t>
      </w:r>
      <w:r w:rsidR="002D0810">
        <w:rPr>
          <w:rFonts w:cstheme="minorHAnsi"/>
        </w:rPr>
        <w:t>±</w:t>
      </w:r>
      <w:r w:rsidR="002D0810">
        <w:t xml:space="preserve"> 0.12 years. </w:t>
      </w:r>
      <w:r w:rsidR="002D0810">
        <w:fldChar w:fldCharType="begin">
          <w:fldData xml:space="preserve">PEVuZE5vdGU+PENpdGU+PEF1dGhvcj5QcmVudGljZTwvQXV0aG9yPjxZZWFyPjIwMTI8L1llYXI+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ZWxlY3Ryb25pYy1yZXNvdXJjZS1udW0+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KIENsaW4gRW5kb2NyaW5vbCBNZXRh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</w:fldData>
        </w:fldChar>
      </w:r>
      <w:r w:rsidR="002D0810">
        <w:instrText xml:space="preserve"> ADDIN EN.CITE </w:instrText>
      </w:r>
      <w:r w:rsidR="002D0810">
        <w:fldChar w:fldCharType="begin">
          <w:fldData xml:space="preserve">PEVuZE5vdGU+PENpdGU+PEF1dGhvcj5QcmVudGljZTwvQXV0aG9yPjxZZWFyPjIwMTI8L1llYXI+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ZWxlY3Ryb25pYy1yZXNvdXJjZS1udW0+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KIENsaW4gRW5kb2NyaW5vbCBNZXRh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</w:fldData>
        </w:fldChar>
      </w:r>
      <w:r w:rsidR="002D0810">
        <w:instrText xml:space="preserve"> ADDIN EN.CITE.DATA </w:instrText>
      </w:r>
      <w:r w:rsidR="002D0810">
        <w:fldChar w:fldCharType="end"/>
      </w:r>
      <w:r w:rsidR="002D0810">
        <w:fldChar w:fldCharType="separate"/>
      </w:r>
      <w:r w:rsidR="002D0810" w:rsidRPr="002D0810">
        <w:rPr>
          <w:noProof/>
          <w:vertAlign w:val="superscript"/>
        </w:rPr>
        <w:t>5, 7</w:t>
      </w:r>
      <w:r w:rsidR="002D0810">
        <w:fldChar w:fldCharType="end"/>
      </w:r>
      <w:r w:rsidR="002D0810">
        <w:t xml:space="preserve"> In comparison, the APHV in a contemporary cohort of South African adolescents was 11.4(0.7) and 14.2(1.1) in girls and boys respectively; </w:t>
      </w:r>
      <w:r w:rsidR="002D0810">
        <w:fldChar w:fldCharType="begin">
          <w:fldData xml:space="preserve">PEVuZE5vdGU+PENpdGU+PEF1dGhvcj5Db2xlPC9BdXRob3I+PFllYXI+MjAxNTwvWWVhcj48UmVj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MTM4LTQzPC9wYWdlcz48dm9sdW1lPjEwMDwvdm9sdW1lPjxudW1iZXI+MjwvbnVtYmVy
PjxkYXRlcz48eWVhcj4yMDE1PC95ZWFyPjxwdWItZGF0ZXM+PGRhdGU+RmViPC9kYXRlPjwvcHVi
LWRhdGVzPjwvZGF0ZXM+PGlzYm4+MTQ2OC0yMDQ0IChFbGVjdHJvbmljKSYjeEQ7MDAwMy05ODg4
IChMaW5raW5nKTwvaXNibj48YWNjZXNzaW9uLW51bT4yNTQwOTk4MTwvYWNjZXNzaW9uLW51bT48
dXJscz48cmVsYXRlZC11cmxzPjx1cmw+aHR0cDovL3d3dy5uY2JpLm5sbS5uaWguZ292L3B1Ym1l
ZC8yNTQwOTk4MTwvdXJsPjwvcmVsYXRlZC11cmxzPjwvdXJscz48Y3VzdG9tMj40MzE2OTE5PC9j
dXN0b20yPjxlbGVjdHJvbmljLXJlc291cmNlLW51bT4xMC4xMTM2L2FyY2hkaXNjaGlsZC0yMDE0
LTMwNjM5OTwvZWxlY3Ryb25pYy1yZXNvdXJjZS1udW0+PC9yZWNvcmQ+PC9DaXRlPjwvRW5kTm90
ZT4A
</w:fldData>
        </w:fldChar>
      </w:r>
      <w:r w:rsidR="002D0810">
        <w:instrText xml:space="preserve"> ADDIN EN.CITE </w:instrText>
      </w:r>
      <w:r w:rsidR="002D0810">
        <w:fldChar w:fldCharType="begin">
          <w:fldData xml:space="preserve">PEVuZE5vdGU+PENpdGU+PEF1dGhvcj5Db2xlPC9BdXRob3I+PFllYXI+MjAxNTwvWWVhcj48UmVj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MTM4LTQzPC9wYWdlcz48dm9sdW1lPjEwMDwvdm9sdW1lPjxudW1iZXI+MjwvbnVtYmVy
PjxkYXRlcz48eWVhcj4yMDE1PC95ZWFyPjxwdWItZGF0ZXM+PGRhdGU+RmViPC9kYXRlPjwvcHVi
LWRhdGVzPjwvZGF0ZXM+PGlzYm4+MTQ2OC0yMDQ0IChFbGVjdHJvbmljKSYjeEQ7MDAwMy05ODg4
IChMaW5raW5nKTwvaXNibj48YWNjZXNzaW9uLW51bT4yNTQwOTk4MTwvYWNjZXNzaW9uLW51bT48
dXJscz48cmVsYXRlZC11cmxzPjx1cmw+aHR0cDovL3d3dy5uY2JpLm5sbS5uaWguZ292L3B1Ym1l
ZC8yNTQwOTk4MTwvdXJsPjwvcmVsYXRlZC11cmxzPjwvdXJscz48Y3VzdG9tMj40MzE2OTE5PC9j
dXN0b20yPjxlbGVjdHJvbmljLXJlc291cmNlLW51bT4xMC4xMTM2L2FyY2hkaXNjaGlsZC0yMDE0
LTMwNjM5OTwvZWxlY3Ryb25pYy1yZXNvdXJjZS1udW0+PC9yZWNvcmQ+PC9DaXRlPjwvRW5kTm90
ZT4A
</w:fldData>
        </w:fldChar>
      </w:r>
      <w:r w:rsidR="002D0810">
        <w:instrText xml:space="preserve"> ADDIN EN.CITE.DATA </w:instrText>
      </w:r>
      <w:r w:rsidR="002D0810">
        <w:fldChar w:fldCharType="end"/>
      </w:r>
      <w:r w:rsidR="002D0810">
        <w:fldChar w:fldCharType="separate"/>
      </w:r>
      <w:r w:rsidR="002D0810" w:rsidRPr="002D0810">
        <w:rPr>
          <w:noProof/>
          <w:vertAlign w:val="superscript"/>
        </w:rPr>
        <w:t>8</w:t>
      </w:r>
      <w:r w:rsidR="002D0810">
        <w:fldChar w:fldCharType="end"/>
      </w:r>
      <w:r w:rsidR="002D0810">
        <w:t xml:space="preserve"> similar timings were reported in two UK birth cohorts. </w:t>
      </w:r>
      <w:r w:rsidR="002D0810">
        <w:fldChar w:fldCharType="begin">
          <w:fldData xml:space="preserve">PEVuZE5vdGU+PENpdGU+PEF1dGhvcj5Db2xlPC9BdXRob3I+PFllYXI+MjAxNjwvWWVhcj48UmVj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</w:fldData>
        </w:fldChar>
      </w:r>
      <w:r w:rsidR="002D0810">
        <w:instrText xml:space="preserve"> ADDIN EN.CITE </w:instrText>
      </w:r>
      <w:r w:rsidR="002D0810">
        <w:fldChar w:fldCharType="begin">
          <w:fldData xml:space="preserve">PEVuZE5vdGU+PENpdGU+PEF1dGhvcj5Db2xlPC9BdXRob3I+PFllYXI+MjAxNjwvWWVhcj48UmVj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</w:fldData>
        </w:fldChar>
      </w:r>
      <w:r w:rsidR="002D0810">
        <w:instrText xml:space="preserve"> ADDIN EN.CITE.DATA </w:instrText>
      </w:r>
      <w:r w:rsidR="002D0810">
        <w:fldChar w:fldCharType="end"/>
      </w:r>
      <w:r w:rsidR="002D0810">
        <w:fldChar w:fldCharType="separate"/>
      </w:r>
      <w:r w:rsidR="002D0810" w:rsidRPr="002D0810">
        <w:rPr>
          <w:noProof/>
          <w:vertAlign w:val="superscript"/>
        </w:rPr>
        <w:t>9, 10</w:t>
      </w:r>
      <w:r w:rsidR="002D0810">
        <w:fldChar w:fldCharType="end"/>
      </w:r>
      <w:r w:rsidR="002D0810">
        <w:t xml:space="preserve"> </w:t>
      </w:r>
    </w:p>
    <w:p w14:paraId="738D607E" w14:textId="0264FFEA" w:rsidR="00135CE1" w:rsidRDefault="00135CE1" w:rsidP="008270AA">
      <w:pPr>
        <w:spacing w:line="360" w:lineRule="auto"/>
      </w:pPr>
      <w:r>
        <w:t>The Gambia has high neonatal mortality (29.9 per 1,000) and maternal m</w:t>
      </w:r>
      <w:r w:rsidR="001155F2">
        <w:t>ortality (706 per 100,000)</w:t>
      </w:r>
      <w:r>
        <w:t>, as well as a high rate of adolescent pregnancy</w:t>
      </w:r>
      <w:r w:rsidR="00153690">
        <w:t>.</w:t>
      </w:r>
      <w:r w:rsidR="005378F2">
        <w:t xml:space="preserve"> </w:t>
      </w:r>
      <w:r w:rsidR="005378F2">
        <w:fldChar w:fldCharType="begin"/>
      </w:r>
      <w:r w:rsidR="002D0810">
        <w:instrText xml:space="preserve"> ADDIN EN.CITE &lt;EndNote&gt;&lt;Cite&gt;&lt;Author&gt;World Health Organization&lt;/Author&gt;&lt;Year&gt;2015&lt;/Year&gt;&lt;RecNum&gt;2&lt;/RecNum&gt;&lt;DisplayText&gt;&lt;style face="superscript"&gt;11&lt;/style&gt;&lt;/DisplayText&gt;&lt;record&gt;&lt;rec-number&gt;2&lt;/rec-number&gt;&lt;foreign-keys&gt;&lt;key app="EN" db-id="9erdw9dt7p9esfessrs5tttlfepevetzte9t" timestamp="0"&gt;2&lt;/key&gt;&lt;/foreign-keys&gt;&lt;ref-type name="Generic"&gt;13&lt;/ref-type&gt;&lt;contributors&gt;&lt;authors&gt;&lt;author&gt;World Health Organization,&lt;/author&gt;&lt;/authors&gt;&lt;/contributors&gt;&lt;titles&gt;&lt;title&gt;WHO Global Health Observatory:Gambia, 2002-2015&lt;/title&gt;&lt;/titles&gt;&lt;dates&gt;&lt;year&gt;2015&lt;/year&gt;&lt;/dates&gt;&lt;urls&gt;&lt;related-urls&gt;&lt;url&gt;http://who.int/gho/node.country.country-GMB,&lt;/url&gt;&lt;/related-urls&gt;&lt;/urls&gt;&lt;access-date&gt;31 May 2017&lt;/access-date&gt;&lt;/record&gt;&lt;/Cite&gt;&lt;/EndNote&gt;</w:instrText>
      </w:r>
      <w:r w:rsidR="005378F2">
        <w:fldChar w:fldCharType="separate"/>
      </w:r>
      <w:r w:rsidR="002D0810" w:rsidRPr="002D0810">
        <w:rPr>
          <w:noProof/>
          <w:vertAlign w:val="superscript"/>
        </w:rPr>
        <w:t>11</w:t>
      </w:r>
      <w:r w:rsidR="005378F2">
        <w:fldChar w:fldCharType="end"/>
      </w:r>
      <w:r>
        <w:t xml:space="preserve"> </w:t>
      </w:r>
      <w:r w:rsidR="00280DE2">
        <w:t>I</w:t>
      </w:r>
      <w:r>
        <w:t xml:space="preserve">n rural areas in 2010, 58.6% of girls were married before the </w:t>
      </w:r>
      <w:r>
        <w:lastRenderedPageBreak/>
        <w:t>age of 18 years, contributing to an adolescent birth rate of 161 per 1,000 (age-specifi</w:t>
      </w:r>
      <w:r w:rsidR="001155F2">
        <w:t>c fertility rate, 15-19 years)</w:t>
      </w:r>
      <w:r w:rsidR="00153690">
        <w:t>.</w:t>
      </w:r>
      <w:r w:rsidR="005378F2">
        <w:t xml:space="preserve"> </w:t>
      </w:r>
      <w:r w:rsidR="005378F2">
        <w:fldChar w:fldCharType="begin"/>
      </w:r>
      <w:r w:rsidR="002D0810">
        <w:instrText xml:space="preserve"> ADDIN EN.CITE &lt;EndNote&gt;&lt;Cite&gt;&lt;Author&gt;2011&lt;/Author&gt;&lt;Year&gt;2011&lt;/Year&gt;&lt;RecNum&gt;3&lt;/RecNum&gt;&lt;DisplayText&gt;&lt;style face="superscript"&gt;12&lt;/style&gt;&lt;/DisplayText&gt;&lt;record&gt;&lt;rec-number&gt;3&lt;/rec-number&gt;&lt;foreign-keys&gt;&lt;key app="EN" db-id="9erdw9dt7p9esfessrs5tttlfepevetzte9t" timestamp="0"&gt;3&lt;/key&gt;&lt;/foreign-keys&gt;&lt;ref-type name="Report"&gt;27&lt;/ref-type&gt;&lt;contributors&gt;&lt;authors&gt;&lt;author&gt;Gambia Bureau of Statistics and MICS Global Team 2011,&lt;/author&gt;&lt;/authors&gt;&lt;/contributors&gt;&lt;titles&gt;&lt;title&gt;The Gambia Multiple Indicator Cluster Survey 2010: final report&lt;/title&gt;&lt;/titles&gt;&lt;dates&gt;&lt;year&gt;2011&lt;/year&gt;&lt;/dates&gt;&lt;pub-location&gt;Gambia Bureau of Statistics, Banjul,&amp;#xD;The Gambia.&lt;/pub-location&gt;&lt;urls&gt;&lt;/urls&gt;&lt;/record&gt;&lt;/Cite&gt;&lt;/EndNote&gt;</w:instrText>
      </w:r>
      <w:r w:rsidR="005378F2">
        <w:fldChar w:fldCharType="separate"/>
      </w:r>
      <w:r w:rsidR="002D0810" w:rsidRPr="002D0810">
        <w:rPr>
          <w:noProof/>
          <w:vertAlign w:val="superscript"/>
        </w:rPr>
        <w:t>12</w:t>
      </w:r>
      <w:r w:rsidR="005378F2">
        <w:fldChar w:fldCharType="end"/>
      </w:r>
      <w:r>
        <w:t xml:space="preserve"> The effects of adolescent pregnancy may be compounded by the relatively delayed pubertal d</w:t>
      </w:r>
      <w:r w:rsidR="001155F2">
        <w:t>evelopment of Gambian children</w:t>
      </w:r>
      <w:r w:rsidR="00153690">
        <w:t>.</w:t>
      </w:r>
      <w:r w:rsidR="00376940">
        <w:t xml:space="preserve"> </w:t>
      </w:r>
      <w:r w:rsidR="00376940">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instrText xml:space="preserve"> ADDIN EN.CITE </w:instrText>
      </w:r>
      <w:r w:rsidR="002D0810">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instrText xml:space="preserve"> ADDIN EN.CITE.DATA </w:instrText>
      </w:r>
      <w:r w:rsidR="002D0810">
        <w:fldChar w:fldCharType="end"/>
      </w:r>
      <w:r w:rsidR="00376940">
        <w:fldChar w:fldCharType="separate"/>
      </w:r>
      <w:r w:rsidR="002D0810" w:rsidRPr="002D0810">
        <w:rPr>
          <w:noProof/>
          <w:vertAlign w:val="superscript"/>
        </w:rPr>
        <w:t>13</w:t>
      </w:r>
      <w:r w:rsidR="00376940">
        <w:fldChar w:fldCharType="end"/>
      </w:r>
      <w:r>
        <w:t xml:space="preserve"> </w:t>
      </w:r>
    </w:p>
    <w:p w14:paraId="5A97D0F2" w14:textId="67F83182" w:rsidR="00135CE1" w:rsidRDefault="001934D8" w:rsidP="008270AA">
      <w:pPr>
        <w:spacing w:line="360" w:lineRule="auto"/>
      </w:pPr>
      <w:r w:rsidRPr="00E71A31">
        <w:t>In 2012, the Keneba Biobank was established to build on the existing Kiang West Demographic Surveillance System (KWDSS) and historical longitudinal cohorts studied in the region. The aim of the Biobank was to collect phenotypic data, biological samples and to perform some analytical tests on the population which</w:t>
      </w:r>
      <w:r w:rsidR="00135CE1" w:rsidRPr="00E71A31">
        <w:t xml:space="preserve"> </w:t>
      </w:r>
      <w:r w:rsidR="00135CE1">
        <w:t xml:space="preserve">relies primarily on subsistence agriculture, with yield fluctuating heavily across the year. </w:t>
      </w:r>
      <w:r w:rsidR="00DA2E92">
        <w:t>In 2013, t</w:t>
      </w:r>
      <w:r>
        <w:t xml:space="preserve">he average life expectancy at birth </w:t>
      </w:r>
      <w:r w:rsidR="00DA2E92">
        <w:t>in the Kiang West</w:t>
      </w:r>
      <w:r w:rsidR="00E71A31">
        <w:t xml:space="preserve"> </w:t>
      </w:r>
      <w:r w:rsidR="00DA2E92">
        <w:t xml:space="preserve">Longitudinal Population Study </w:t>
      </w:r>
      <w:r>
        <w:t>was reported as 73.5 and 65.3 years in females and males respectively</w:t>
      </w:r>
      <w:r w:rsidR="00153690">
        <w:t>.</w:t>
      </w:r>
      <w:r w:rsidR="00DA2E92">
        <w:t xml:space="preserve"> </w:t>
      </w:r>
      <w:r w:rsidR="005378F2">
        <w:fldChar w:fldCharType="begin">
          <w:fldData xml:space="preserve">PEVuZE5vdGU+PENpdGU+PEF1dGhvcj5IZW5uaWc8L0F1dGhvcj48WWVhcj4yMDE1PC9ZZWFyPjxS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</w:fldData>
        </w:fldChar>
      </w:r>
      <w:r w:rsidR="00153690">
        <w:instrText xml:space="preserve"> ADDIN EN.CITE </w:instrText>
      </w:r>
      <w:r w:rsidR="00153690">
        <w:fldChar w:fldCharType="begin">
          <w:fldData xml:space="preserve">PEVuZE5vdGU+PENpdGU+PEF1dGhvcj5IZW5uaWc8L0F1dGhvcj48WWVhcj4yMDE1PC9ZZWFyPjxS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</w:fldData>
        </w:fldChar>
      </w:r>
      <w:r w:rsidR="00153690">
        <w:instrText xml:space="preserve"> ADDIN EN.CITE.DATA </w:instrText>
      </w:r>
      <w:r w:rsidR="00153690">
        <w:fldChar w:fldCharType="end"/>
      </w:r>
      <w:r w:rsidR="005378F2">
        <w:fldChar w:fldCharType="separate"/>
      </w:r>
      <w:r w:rsidR="00153690" w:rsidRPr="00153690">
        <w:rPr>
          <w:noProof/>
          <w:vertAlign w:val="superscript"/>
        </w:rPr>
        <w:t>14</w:t>
      </w:r>
      <w:r w:rsidR="005378F2">
        <w:fldChar w:fldCharType="end"/>
      </w:r>
      <w:r w:rsidR="007D5C51">
        <w:t xml:space="preserve"> </w:t>
      </w:r>
      <w:r w:rsidR="00135CE1">
        <w:t>The wet season, lasting from July to October, is a hungry period because stored staple foods from the previous year’s harvest are near depleted. At the same time, adults have an increased workload in preparation for the current year’s harvest. These factors lead to reduced maternal weight gain during pregnancy and reduced birth weight</w:t>
      </w:r>
      <w:r w:rsidR="00153690">
        <w:t>.</w:t>
      </w:r>
      <w:r w:rsidR="007D5C51">
        <w:t xml:space="preserve"> </w:t>
      </w:r>
      <w:r w:rsidR="005378F2">
        <w:fldChar w:fldCharType="begin"/>
      </w:r>
      <w:r w:rsidR="00153690">
        <w:instrText xml:space="preserve"> ADDIN EN.CITE &lt;EndNote&gt;&lt;Cite&gt;&lt;Author&gt;Prentice&lt;/Author&gt;&lt;Year&gt;1981&lt;/Year&gt;&lt;RecNum&gt;7&lt;/RecNum&gt;&lt;DisplayText&gt;&lt;style face="superscript"&gt;15&lt;/style&gt;&lt;/DisplayText&gt;&lt;record&gt;&lt;rec-number&gt;7&lt;/rec-number&gt;&lt;foreign-keys&gt;&lt;key app="EN" db-id="9erdw9dt7p9esfessrs5tttlfepevetzte9t" timestamp="0"&gt;7&lt;/key&gt;&lt;/foreign-keys&gt;&lt;ref-type name="Journal Article"&gt;17&lt;/ref-type&gt;&lt;contributors&gt;&lt;authors&gt;&lt;author&gt;Prentice, A. M.&lt;/author&gt;&lt;author&gt;Whitehead, R. G.&lt;/author&gt;&lt;author&gt;Roberts, S. B.&lt;/author&gt;&lt;author&gt;Paul, A. A.&lt;/author&gt;&lt;/authors&gt;&lt;/contributors&gt;&lt;titles&gt;&lt;title&gt;Long-term energy balance in child-bearing Gambian women&lt;/title&gt;&lt;secondary-title&gt;Am J Clin Nutr&lt;/secondary-title&gt;&lt;alt-title&gt;The American journal of clinical nutrition&lt;/alt-title&gt;&lt;/titles&gt;&lt;pages&gt;2790-9&lt;/pages&gt;&lt;volume&gt;34&lt;/volume&gt;&lt;number&gt;12&lt;/number&gt;&lt;edition&gt;1981/12/01&lt;/edition&gt;&lt;keywords&gt;&lt;keyword&gt;Birth Weight&lt;/keyword&gt;&lt;keyword&gt;Body Weight&lt;/keyword&gt;&lt;keyword&gt;*Developing Countries&lt;/keyword&gt;&lt;keyword&gt;*Diet&lt;/keyword&gt;&lt;keyword&gt;*Energy Intake&lt;/keyword&gt;&lt;keyword&gt;Energy Metabolism&lt;/keyword&gt;&lt;keyword&gt;Female&lt;/keyword&gt;&lt;keyword&gt;Gambia&lt;/keyword&gt;&lt;keyword&gt;Humans&lt;/keyword&gt;&lt;keyword&gt;*Lactation&lt;/keyword&gt;&lt;keyword&gt;*Pregnancy&lt;/keyword&gt;&lt;keyword&gt;Prospective Studies&lt;/keyword&gt;&lt;keyword&gt;Rural Population&lt;/keyword&gt;&lt;keyword&gt;Seasons&lt;/keyword&gt;&lt;keyword&gt;Skinfold Thickness&lt;/keyword&gt;&lt;/keywords&gt;&lt;dates&gt;&lt;year&gt;1981&lt;/year&gt;&lt;pub-dates&gt;&lt;date&gt;Dec&lt;/date&gt;&lt;/pub-dates&gt;&lt;/dates&gt;&lt;isbn&gt;0002-9165 (Print)&amp;#xD;0002-9165&lt;/isbn&gt;&lt;accession-num&gt;7315781&lt;/accession-num&gt;&lt;urls&gt;&lt;/urls&gt;&lt;remote-database-provider&gt;NLM&lt;/remote-database-provider&gt;&lt;language&gt;eng&lt;/language&gt;&lt;/record&gt;&lt;/Cite&gt;&lt;/EndNote&gt;</w:instrText>
      </w:r>
      <w:r w:rsidR="005378F2">
        <w:fldChar w:fldCharType="separate"/>
      </w:r>
      <w:r w:rsidR="00153690" w:rsidRPr="00153690">
        <w:rPr>
          <w:noProof/>
          <w:vertAlign w:val="superscript"/>
        </w:rPr>
        <w:t>15</w:t>
      </w:r>
      <w:r w:rsidR="005378F2">
        <w:fldChar w:fldCharType="end"/>
      </w:r>
      <w:r w:rsidR="00135CE1">
        <w:t xml:space="preserve"> Furthermore, there are ongoing effects in later life, such that children born during the wet season have increased mortality from the age of 15 years onwards</w:t>
      </w:r>
      <w:r w:rsidR="00153690">
        <w:t>.</w:t>
      </w:r>
      <w:r w:rsidR="00CC02C4">
        <w:t xml:space="preserve"> </w:t>
      </w:r>
      <w:r w:rsidR="00CC02C4">
        <w:fldChar w:fldCharType="begin"/>
      </w:r>
      <w:r w:rsidR="00153690">
        <w:instrText xml:space="preserve"> ADDIN EN.CITE &lt;EndNote&gt;&lt;Cite&gt;&lt;Author&gt;Moore&lt;/Author&gt;&lt;Year&gt;1997&lt;/Year&gt;&lt;RecNum&gt;8&lt;/RecNum&gt;&lt;DisplayText&gt;&lt;style face="superscript"&gt;16&lt;/style&gt;&lt;/DisplayText&gt;&lt;record&gt;&lt;rec-number&gt;8&lt;/rec-number&gt;&lt;foreign-keys&gt;&lt;key app="EN" db-id="9erdw9dt7p9esfessrs5tttlfepevetzte9t" timestamp="0"&gt;8&lt;/key&gt;&lt;/foreign-keys&gt;&lt;ref-type name="Journal Article"&gt;17&lt;/ref-type&gt;&lt;contributors&gt;&lt;authors&gt;&lt;author&gt;Moore, S. E.&lt;/author&gt;&lt;author&gt;Cole, T. J.&lt;/author&gt;&lt;author&gt;Poskitt, E. M.&lt;/author&gt;&lt;author&gt;Sonko, B. J.&lt;/author&gt;&lt;author&gt;Whitehead, R. G.&lt;/author&gt;&lt;author&gt;McGregor, I. A.&lt;/author&gt;&lt;author&gt;Prentice, A. M.&lt;/author&gt;&lt;/authors&gt;&lt;/contributors&gt;&lt;titles&gt;&lt;title&gt;Season of birth predicts mortality in rural Gambia&lt;/title&gt;&lt;secondary-title&gt;Nature&lt;/secondary-title&gt;&lt;alt-title&gt;Nature&lt;/alt-title&gt;&lt;/titles&gt;&lt;pages&gt;434&lt;/pages&gt;&lt;volume&gt;388&lt;/volume&gt;&lt;number&gt;6641&lt;/number&gt;&lt;edition&gt;1997/07/31&lt;/edition&gt;&lt;keywords&gt;&lt;keyword&gt;Child&lt;/keyword&gt;&lt;keyword&gt;Child, Preschool&lt;/keyword&gt;&lt;keyword&gt;Female&lt;/keyword&gt;&lt;keyword&gt;Fetal Growth Retardation/etiology&lt;/keyword&gt;&lt;keyword&gt;Fetus/immunology&lt;/keyword&gt;&lt;keyword&gt;Gambia&lt;/keyword&gt;&lt;keyword&gt;Humans&lt;/keyword&gt;&lt;keyword&gt;Infant&lt;/keyword&gt;&lt;keyword&gt;Infant, Low Birth Weight/immunology&lt;/keyword&gt;&lt;keyword&gt;Infant, Newborn&lt;/keyword&gt;&lt;keyword&gt;*Life Expectancy&lt;/keyword&gt;&lt;keyword&gt;*Nutrition Disorders/complications/immunology&lt;/keyword&gt;&lt;keyword&gt;Pregnancy&lt;/keyword&gt;&lt;keyword&gt;Pregnancy Complications/physiopathology&lt;/keyword&gt;&lt;keyword&gt;*Seasons&lt;/keyword&gt;&lt;keyword&gt;Survival Analysis&lt;/keyword&gt;&lt;/keywords&gt;&lt;dates&gt;&lt;year&gt;1997&lt;/year&gt;&lt;pub-dates&gt;&lt;date&gt;Jul 31&lt;/date&gt;&lt;/pub-dates&gt;&lt;/dates&gt;&lt;isbn&gt;0028-0836 (Print)&amp;#xD;0028-0836&lt;/isbn&gt;&lt;accession-num&gt;9242401&lt;/accession-num&gt;&lt;urls&gt;&lt;/urls&gt;&lt;electronic-resource-num&gt;10.1038/41245&lt;/electronic-resource-num&gt;&lt;remote-database-provider&gt;NLM&lt;/remote-database-provider&gt;&lt;language&gt;eng&lt;/language&gt;&lt;/record&gt;&lt;/Cite&gt;&lt;/EndNote&gt;</w:instrText>
      </w:r>
      <w:r w:rsidR="00CC02C4">
        <w:fldChar w:fldCharType="separate"/>
      </w:r>
      <w:r w:rsidR="00153690" w:rsidRPr="00153690">
        <w:rPr>
          <w:noProof/>
          <w:vertAlign w:val="superscript"/>
        </w:rPr>
        <w:t>16</w:t>
      </w:r>
      <w:r w:rsidR="00CC02C4">
        <w:fldChar w:fldCharType="end"/>
      </w:r>
      <w:r w:rsidR="00BF51A5">
        <w:t xml:space="preserve"> Of </w:t>
      </w:r>
      <w:r w:rsidR="007D5C51">
        <w:t xml:space="preserve">the </w:t>
      </w:r>
      <w:r w:rsidR="00BF51A5">
        <w:t xml:space="preserve">36 villages in </w:t>
      </w:r>
      <w:r w:rsidR="007D5C51">
        <w:t xml:space="preserve">the Kiang </w:t>
      </w:r>
      <w:r w:rsidR="00BF51A5">
        <w:t>West region, three have been the sites of longitudinal studies and demographic surveys since the 1950s. These ‘core’ villages (Keneba, Manduar and Kantong Kunda) have benefited from improved access to health care, including antenatal clinics, since 1977</w:t>
      </w:r>
      <w:r w:rsidR="00153690">
        <w:t>.</w:t>
      </w:r>
      <w:r w:rsidR="00CC02C4">
        <w:t xml:space="preserve"> </w:t>
      </w:r>
      <w:r w:rsidR="00CC02C4">
        <w:fldChar w:fldCharType="begin">
          <w:fldData xml:space="preserve">PEVuZE5vdGU+PENpdGU+PEF1dGhvcj5IZW5uaWc8L0F1dGhvcj48WWVhcj4yMDE1PC9ZZWFyPjxS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</w:fldData>
        </w:fldChar>
      </w:r>
      <w:r w:rsidR="00153690">
        <w:instrText xml:space="preserve"> ADDIN EN.CITE </w:instrText>
      </w:r>
      <w:r w:rsidR="00153690">
        <w:fldChar w:fldCharType="begin">
          <w:fldData xml:space="preserve">PEVuZE5vdGU+PENpdGU+PEF1dGhvcj5IZW5uaWc8L0F1dGhvcj48WWVhcj4yMDE1PC9ZZWFyPjxS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</w:fldData>
        </w:fldChar>
      </w:r>
      <w:r w:rsidR="00153690">
        <w:instrText xml:space="preserve"> ADDIN EN.CITE.DATA </w:instrText>
      </w:r>
      <w:r w:rsidR="00153690">
        <w:fldChar w:fldCharType="end"/>
      </w:r>
      <w:r w:rsidR="00CC02C4">
        <w:fldChar w:fldCharType="separate"/>
      </w:r>
      <w:r w:rsidR="00153690" w:rsidRPr="00153690">
        <w:rPr>
          <w:noProof/>
          <w:vertAlign w:val="superscript"/>
        </w:rPr>
        <w:t>14, 17</w:t>
      </w:r>
      <w:r w:rsidR="00CC02C4">
        <w:fldChar w:fldCharType="end"/>
      </w:r>
    </w:p>
    <w:p w14:paraId="71275C81" w14:textId="7C6AC6C8" w:rsidR="00135CE1" w:rsidRDefault="002D0810" w:rsidP="008270AA">
      <w:pPr>
        <w:spacing w:line="360" w:lineRule="auto"/>
      </w:pPr>
      <w:r>
        <w:lastRenderedPageBreak/>
        <w:t xml:space="preserve">Despite wide acknowledgement of the importance of adequate nutrition status for adolescent growth, few data are available, particularly from low and middle income countries. There is therefore a need to better understand the determinants of nutritional status among adolescents, to improve their own current and subsequent health and the health of their children.  </w:t>
      </w:r>
      <w:r w:rsidR="001934D8">
        <w:t>The aim of the current study was to</w:t>
      </w:r>
      <w:r w:rsidR="00135CE1" w:rsidRPr="00760D46">
        <w:t xml:space="preserve"> </w:t>
      </w:r>
      <w:r w:rsidR="00DA2E92">
        <w:t>compare</w:t>
      </w:r>
      <w:r w:rsidR="00DA2E92" w:rsidRPr="00760D46">
        <w:t xml:space="preserve"> </w:t>
      </w:r>
      <w:r w:rsidR="00135CE1" w:rsidRPr="00760D46">
        <w:t>differences in selected markers of nutritional status</w:t>
      </w:r>
      <w:r w:rsidR="001934D8">
        <w:t>, height, body mass index, haemoglobin, blood pressure and body composition,</w:t>
      </w:r>
      <w:r w:rsidR="00135CE1" w:rsidRPr="00760D46">
        <w:t xml:space="preserve"> between </w:t>
      </w:r>
      <w:r w:rsidR="00A51036">
        <w:t xml:space="preserve">male and female </w:t>
      </w:r>
      <w:r w:rsidR="00135CE1" w:rsidRPr="00760D46">
        <w:t xml:space="preserve">adolescents and adults in rural Gambia, to assess </w:t>
      </w:r>
      <w:r w:rsidR="00B60404">
        <w:t xml:space="preserve">whether </w:t>
      </w:r>
      <w:r w:rsidR="00135CE1" w:rsidRPr="00760D46">
        <w:t xml:space="preserve">adolescent nutritional vulnerability </w:t>
      </w:r>
      <w:r w:rsidR="00B60404">
        <w:t xml:space="preserve">exists </w:t>
      </w:r>
      <w:r w:rsidR="00135CE1" w:rsidRPr="00760D46">
        <w:t>at the population level.</w:t>
      </w:r>
    </w:p>
    <w:p w14:paraId="7C999CB3" w14:textId="77777777" w:rsidR="001934D8" w:rsidRDefault="001934D8" w:rsidP="008270AA">
      <w:pPr>
        <w:pStyle w:val="Heading1"/>
        <w:spacing w:line="360" w:lineRule="auto"/>
        <w:rPr>
          <w:b/>
          <w:u w:val="none"/>
        </w:rPr>
      </w:pPr>
    </w:p>
    <w:p w14:paraId="24789F71" w14:textId="4984090C" w:rsidR="00526147" w:rsidRPr="00033354" w:rsidRDefault="00526147" w:rsidP="008270AA">
      <w:pPr>
        <w:pStyle w:val="Heading1"/>
        <w:spacing w:line="360" w:lineRule="auto"/>
        <w:rPr>
          <w:b/>
          <w:u w:val="none"/>
        </w:rPr>
      </w:pPr>
      <w:r w:rsidRPr="00033354">
        <w:rPr>
          <w:b/>
          <w:u w:val="none"/>
        </w:rPr>
        <w:t>Methods</w:t>
      </w:r>
    </w:p>
    <w:p w14:paraId="08D87F7B" w14:textId="1910EC8A" w:rsidR="00526147" w:rsidRPr="00526147" w:rsidRDefault="00867048" w:rsidP="008270AA">
      <w:pPr>
        <w:pStyle w:val="Heading2"/>
        <w:spacing w:line="360" w:lineRule="auto"/>
      </w:pPr>
      <w:r>
        <w:t>Participants</w:t>
      </w:r>
    </w:p>
    <w:p w14:paraId="79CAC13A" w14:textId="245D1A87" w:rsidR="00BF51A5" w:rsidRDefault="00B9394A" w:rsidP="008270AA">
      <w:pPr>
        <w:spacing w:line="360" w:lineRule="auto"/>
      </w:pPr>
      <w:r>
        <w:t>T</w:t>
      </w:r>
      <w:r w:rsidR="00BA2BF8" w:rsidRPr="00760D46">
        <w:t xml:space="preserve">he Keneba Biobank </w:t>
      </w:r>
      <w:r>
        <w:t xml:space="preserve">was established in 2012 and to September 2015 </w:t>
      </w:r>
      <w:r w:rsidR="00BA2BF8" w:rsidRPr="00760D46">
        <w:t xml:space="preserve">cross-sectional data and samples for </w:t>
      </w:r>
      <w:r w:rsidR="001934D8">
        <w:t>over 9000</w:t>
      </w:r>
      <w:r w:rsidR="00BA2BF8" w:rsidRPr="00760D46">
        <w:t xml:space="preserve"> consenting individuals</w:t>
      </w:r>
      <w:r>
        <w:t xml:space="preserve"> had been collected</w:t>
      </w:r>
      <w:r w:rsidR="00BF51A5">
        <w:t xml:space="preserve">. </w:t>
      </w:r>
      <w:r w:rsidR="00B14CC8">
        <w:t>The Biobank s</w:t>
      </w:r>
      <w:r w:rsidR="00BF51A5">
        <w:t xml:space="preserve">ampling and measurements </w:t>
      </w:r>
      <w:r w:rsidR="001934D8">
        <w:t>we</w:t>
      </w:r>
      <w:r w:rsidR="00BF51A5">
        <w:t xml:space="preserve">re conducted in the field, with visits scheduled to ensure even distributions of recruitment by village and season. Biobank samples are linked to </w:t>
      </w:r>
      <w:r w:rsidR="001934D8">
        <w:t xml:space="preserve">the </w:t>
      </w:r>
      <w:r w:rsidR="00E50DA4">
        <w:t xml:space="preserve">Kiang West Demographic Surveillance System </w:t>
      </w:r>
      <w:r>
        <w:t xml:space="preserve">via the KWDSS unique identifiers </w:t>
      </w:r>
      <w:r w:rsidR="00E50DA4">
        <w:t>(</w:t>
      </w:r>
      <w:r w:rsidR="00BF51A5">
        <w:t>DSS</w:t>
      </w:r>
      <w:r w:rsidR="00E50DA4">
        <w:t>)</w:t>
      </w:r>
      <w:r w:rsidR="00BF51A5">
        <w:t xml:space="preserve">, which provides information on age, parity and family structure for every individual who has been resident in </w:t>
      </w:r>
      <w:r w:rsidR="007D5C51">
        <w:t>Kiang West</w:t>
      </w:r>
      <w:r w:rsidR="00BF51A5">
        <w:t xml:space="preserve"> since 2004, bas</w:t>
      </w:r>
      <w:r w:rsidR="007D5C51">
        <w:t>ed on three-monthly surveillance of</w:t>
      </w:r>
      <w:r w:rsidR="00BF51A5">
        <w:t xml:space="preserve"> the population. DSS survey and </w:t>
      </w:r>
      <w:r w:rsidR="00BF51A5">
        <w:lastRenderedPageBreak/>
        <w:t>Biobank recruitment methods</w:t>
      </w:r>
      <w:r w:rsidR="00B14CC8">
        <w:t>, and information of the database structure and data flow</w:t>
      </w:r>
      <w:r w:rsidR="00BF51A5">
        <w:t xml:space="preserve"> are detailed</w:t>
      </w:r>
      <w:r w:rsidR="000D18C7">
        <w:t xml:space="preserve"> in</w:t>
      </w:r>
      <w:r w:rsidR="007D5C51">
        <w:t xml:space="preserve"> </w:t>
      </w:r>
      <w:r w:rsidR="00153690">
        <w:t xml:space="preserve">Hennig et al. </w:t>
      </w:r>
      <w:r w:rsidR="00CC02C4">
        <w:fldChar w:fldCharType="begin">
          <w:fldData xml:space="preserve">PEVuZE5vdGU+PENpdGU+PEF1dGhvcj5IZW5uaWc8L0F1dGhvcj48WWVhcj4yMDE1PC9ZZWFyPjxS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</w:fldData>
        </w:fldChar>
      </w:r>
      <w:r w:rsidR="00153690">
        <w:instrText xml:space="preserve"> ADDIN EN.CITE </w:instrText>
      </w:r>
      <w:r w:rsidR="00153690">
        <w:fldChar w:fldCharType="begin">
          <w:fldData xml:space="preserve">PEVuZE5vdGU+PENpdGU+PEF1dGhvcj5IZW5uaWc8L0F1dGhvcj48WWVhcj4yMDE1PC9ZZWFyPjxS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</w:fldData>
        </w:fldChar>
      </w:r>
      <w:r w:rsidR="00153690">
        <w:instrText xml:space="preserve"> ADDIN EN.CITE.DATA </w:instrText>
      </w:r>
      <w:r w:rsidR="00153690">
        <w:fldChar w:fldCharType="end"/>
      </w:r>
      <w:r w:rsidR="00CC02C4">
        <w:fldChar w:fldCharType="separate"/>
      </w:r>
      <w:r w:rsidR="00153690" w:rsidRPr="00153690">
        <w:rPr>
          <w:noProof/>
          <w:vertAlign w:val="superscript"/>
        </w:rPr>
        <w:t>14</w:t>
      </w:r>
      <w:r w:rsidR="00CC02C4">
        <w:fldChar w:fldCharType="end"/>
      </w:r>
      <w:r w:rsidR="00B14CC8">
        <w:t xml:space="preserve">  </w:t>
      </w:r>
    </w:p>
    <w:p w14:paraId="0C5140FA" w14:textId="4760D4DF" w:rsidR="00E61C3A" w:rsidRDefault="00BA2BF8" w:rsidP="008270AA">
      <w:pPr>
        <w:spacing w:line="360" w:lineRule="auto"/>
      </w:pPr>
      <w:r w:rsidRPr="00760D46">
        <w:t xml:space="preserve">For this study, </w:t>
      </w:r>
      <w:r w:rsidR="00867048">
        <w:t>participants</w:t>
      </w:r>
      <w:r w:rsidRPr="00760D46">
        <w:t xml:space="preserve"> between the ages of 10 and 40 years</w:t>
      </w:r>
      <w:r w:rsidR="00DA2E92">
        <w:t xml:space="preserve"> (y)</w:t>
      </w:r>
      <w:r w:rsidRPr="00760D46">
        <w:t xml:space="preserve"> were selected (</w:t>
      </w:r>
      <w:r w:rsidRPr="00760D46">
        <w:rPr>
          <w:i/>
        </w:rPr>
        <w:t>n</w:t>
      </w:r>
      <w:r w:rsidR="007218A1">
        <w:t xml:space="preserve"> = 4,201;</w:t>
      </w:r>
      <w:r w:rsidR="00526147">
        <w:t xml:space="preserve"> female 2,447).</w:t>
      </w:r>
      <w:r w:rsidR="00556056">
        <w:t xml:space="preserve"> These were divided into three </w:t>
      </w:r>
      <w:r w:rsidR="00556056" w:rsidRPr="00760D46">
        <w:t>age groups</w:t>
      </w:r>
      <w:r w:rsidR="00556056">
        <w:t xml:space="preserve"> for comparison</w:t>
      </w:r>
      <w:r w:rsidR="00556056" w:rsidRPr="00760D46">
        <w:t xml:space="preserve">: </w:t>
      </w:r>
      <w:r w:rsidR="005E10D0">
        <w:t>“</w:t>
      </w:r>
      <w:r w:rsidR="00556056" w:rsidRPr="00760D46">
        <w:t>early adolescent</w:t>
      </w:r>
      <w:r w:rsidR="005E10D0">
        <w:t>”</w:t>
      </w:r>
      <w:r w:rsidR="00556056" w:rsidRPr="00760D46">
        <w:t xml:space="preserve"> (</w:t>
      </w:r>
      <w:r w:rsidR="00DA2E92">
        <w:t>10 – 14.9 y</w:t>
      </w:r>
      <w:r w:rsidR="00556056" w:rsidRPr="00760D46">
        <w:t xml:space="preserve">), </w:t>
      </w:r>
      <w:r w:rsidR="005E10D0">
        <w:t>“</w:t>
      </w:r>
      <w:r w:rsidR="00556056" w:rsidRPr="00760D46">
        <w:t>late adolescent</w:t>
      </w:r>
      <w:r w:rsidR="005E10D0">
        <w:t>”</w:t>
      </w:r>
      <w:r w:rsidR="00556056" w:rsidRPr="00760D46">
        <w:t xml:space="preserve"> (</w:t>
      </w:r>
      <w:r w:rsidR="00DA2E92">
        <w:t>15.0 – 19.9 y</w:t>
      </w:r>
      <w:r w:rsidR="00556056" w:rsidRPr="00760D46">
        <w:t xml:space="preserve">) and </w:t>
      </w:r>
      <w:r w:rsidR="005E10D0">
        <w:t>“</w:t>
      </w:r>
      <w:r w:rsidR="00556056" w:rsidRPr="00760D46">
        <w:t>adult</w:t>
      </w:r>
      <w:r w:rsidR="005E10D0">
        <w:t>” (</w:t>
      </w:r>
      <w:r w:rsidR="00DA2E92">
        <w:t>20 – 39.9 y</w:t>
      </w:r>
      <w:r w:rsidR="005E10D0">
        <w:t>)</w:t>
      </w:r>
      <w:r w:rsidR="00556056">
        <w:t>.</w:t>
      </w:r>
      <w:r w:rsidR="001934D8">
        <w:t xml:space="preserve"> </w:t>
      </w:r>
      <w:r w:rsidR="00460935">
        <w:t xml:space="preserve"> Adolescents were split into two groups as per UNICEF recommendations. </w:t>
      </w:r>
      <w:r w:rsidR="00460935">
        <w:fldChar w:fldCharType="begin"/>
      </w:r>
      <w:r w:rsidR="00B9394A">
        <w:instrText xml:space="preserve"> ADDIN EN.CITE &lt;EndNote&gt;&lt;Cite&gt;&lt;Author&gt;UNICEF&lt;/Author&gt;&lt;Year&gt;2011&lt;/Year&gt;&lt;RecNum&gt;4231&lt;/RecNum&gt;&lt;DisplayText&gt;&lt;style face="superscript"&gt;1&lt;/style&gt;&lt;/DisplayText&gt;&lt;record&gt;&lt;rec-number&gt;4231&lt;/rec-number&gt;&lt;foreign-keys&gt;&lt;key app="EN" db-id="00xf0ezdnfadz6ef5eux2px4rtsswxx2tx5f" timestamp="1496834909"&gt;4231&lt;/key&gt;&lt;/foreign-keys&gt;&lt;ref-type name="Web Page"&gt;12&lt;/ref-type&gt;&lt;contributors&gt;&lt;authors&gt;&lt;author&gt;UNICEF&lt;/author&gt;&lt;/authors&gt;&lt;secondary-authors&gt;&lt;author&gt;UNICEF&lt;/author&gt;&lt;/secondary-authors&gt;&lt;/contributors&gt;&lt;titles&gt;&lt;title&gt;The State of the Worlds Children 2011: Adolescence An Age of Opportunity&lt;/title&gt;&lt;/titles&gt;&lt;volume&gt;2017&lt;/volume&gt;&lt;number&gt;4 June&lt;/number&gt;&lt;dates&gt;&lt;year&gt;2011&lt;/year&gt;&lt;/dates&gt;&lt;urls&gt;&lt;related-urls&gt;&lt;url&gt;www.unicef.org/sowc2011/pdfs/SOWC-2011-Main-Report_EN_02092011.pdf&lt;/url&gt;&lt;/related-urls&gt;&lt;/urls&gt;&lt;custom1&gt;2017&lt;/custom1&gt;&lt;/record&gt;&lt;/Cite&gt;&lt;Cite&gt;&lt;Author&gt;UNICEF&lt;/Author&gt;&lt;Year&gt;2011&lt;/Year&gt;&lt;RecNum&gt;4231&lt;/RecNum&gt;&lt;record&gt;&lt;rec-number&gt;4231&lt;/rec-number&gt;&lt;foreign-keys&gt;&lt;key app="EN" db-id="00xf0ezdnfadz6ef5eux2px4rtsswxx2tx5f" timestamp="1496834909"&gt;4231&lt;/key&gt;&lt;/foreign-keys&gt;&lt;ref-type name="Web Page"&gt;12&lt;/ref-type&gt;&lt;contributors&gt;&lt;authors&gt;&lt;author&gt;UNICEF&lt;/author&gt;&lt;/authors&gt;&lt;secondary-authors&gt;&lt;author&gt;UNICEF&lt;/author&gt;&lt;/secondary-authors&gt;&lt;/contributors&gt;&lt;titles&gt;&lt;title&gt;The State of the Worlds Children 2011: Adolescence An Age of Opportunity&lt;/title&gt;&lt;/titles&gt;&lt;volume&gt;2017&lt;/volume&gt;&lt;number&gt;4 June&lt;/number&gt;&lt;dates&gt;&lt;year&gt;2011&lt;/year&gt;&lt;/dates&gt;&lt;urls&gt;&lt;related-urls&gt;&lt;url&gt;www.unicef.org/sowc2011/pdfs/SOWC-2011-Main-Report_EN_02092011.pdf&lt;/url&gt;&lt;/related-urls&gt;&lt;/urls&gt;&lt;custom1&gt;2017&lt;/custom1&gt;&lt;/record&gt;&lt;/Cite&gt;&lt;/EndNote&gt;</w:instrText>
      </w:r>
      <w:r w:rsidR="00460935">
        <w:fldChar w:fldCharType="separate"/>
      </w:r>
      <w:r w:rsidR="00460935" w:rsidRPr="00460935">
        <w:rPr>
          <w:noProof/>
          <w:vertAlign w:val="superscript"/>
        </w:rPr>
        <w:t>1</w:t>
      </w:r>
      <w:r w:rsidR="00460935">
        <w:fldChar w:fldCharType="end"/>
      </w:r>
      <w:r w:rsidR="00460935">
        <w:t xml:space="preserve"> </w:t>
      </w:r>
    </w:p>
    <w:p w14:paraId="16C0CBAE" w14:textId="0CCCF0EB" w:rsidR="005538F7" w:rsidRDefault="00B84A6B" w:rsidP="008270AA">
      <w:pPr>
        <w:spacing w:line="360" w:lineRule="auto"/>
      </w:pPr>
      <w:r>
        <w:t xml:space="preserve">Parity was obtained from the DSS. It is possible that some older children may not have been included in this count, if they </w:t>
      </w:r>
      <w:r w:rsidR="007D5C51">
        <w:t>have not lived in the Kiang West region at any time since</w:t>
      </w:r>
      <w:r>
        <w:t xml:space="preserve"> the initiation of the DSS in 2004. Since almost all early-adolescent girls were nulliparous, this age group was excluded from any analysis involving parity as a predictor. Very few late-adolescent girls had had two or more children, so comparisons between age groups </w:t>
      </w:r>
      <w:r w:rsidR="00E50DA4">
        <w:t>were</w:t>
      </w:r>
      <w:r>
        <w:t xml:space="preserve"> made using parity as a binary variable, comparing subjects who had had at least one child to those who had not. Direct data concerning lactation were not available as part of the information collected by the Biobank. Instead, the DSS was used to determine whether a subject had had a child within the two years preceding the Biobank visit, and to confirm whether that child was alive at the time of the mother’s Biobank visit. If both these conditions were true, </w:t>
      </w:r>
      <w:r w:rsidR="00DB4439">
        <w:t xml:space="preserve">and due to the very high rates of breastfeeding in this population, </w:t>
      </w:r>
      <w:r>
        <w:t xml:space="preserve">the mother </w:t>
      </w:r>
      <w:r w:rsidR="002454E3">
        <w:t>may have been</w:t>
      </w:r>
      <w:r>
        <w:t xml:space="preserve"> lactating</w:t>
      </w:r>
      <w:r w:rsidR="00153690">
        <w:t>.</w:t>
      </w:r>
      <w:r w:rsidR="00095773">
        <w:t xml:space="preserve"> </w:t>
      </w:r>
      <w:r w:rsidR="002454E3">
        <w:t>Pregnancy in the last two years is therefore reported in Table</w:t>
      </w:r>
      <w:r w:rsidR="00CF3E28">
        <w:t xml:space="preserve"> 1</w:t>
      </w:r>
      <w:r w:rsidR="002454E3">
        <w:t xml:space="preserve"> as a marker of high rates of pregnancy and breastfeeding in this population.</w:t>
      </w:r>
      <w:r w:rsidR="00491C7F">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153690">
        <w:instrText xml:space="preserve"> ADDIN EN.CITE </w:instrText>
      </w:r>
      <w:r w:rsidR="00153690">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153690">
        <w:instrText xml:space="preserve"> ADDIN EN.CITE.DATA </w:instrText>
      </w:r>
      <w:r w:rsidR="00153690">
        <w:fldChar w:fldCharType="end"/>
      </w:r>
      <w:r w:rsidR="00491C7F">
        <w:fldChar w:fldCharType="separate"/>
      </w:r>
      <w:r w:rsidR="00153690" w:rsidRPr="00153690">
        <w:rPr>
          <w:noProof/>
          <w:vertAlign w:val="superscript"/>
        </w:rPr>
        <w:t>18</w:t>
      </w:r>
      <w:r w:rsidR="00491C7F">
        <w:fldChar w:fldCharType="end"/>
      </w:r>
    </w:p>
    <w:p w14:paraId="36D4E838" w14:textId="77777777" w:rsidR="00B84A6B" w:rsidRDefault="00B84A6B" w:rsidP="008270AA">
      <w:pPr>
        <w:spacing w:line="360" w:lineRule="auto"/>
      </w:pPr>
    </w:p>
    <w:p w14:paraId="46F67C27" w14:textId="140E0C3B" w:rsidR="00526147" w:rsidRDefault="00B84A6B" w:rsidP="008270AA">
      <w:pPr>
        <w:pStyle w:val="Heading2"/>
        <w:spacing w:line="360" w:lineRule="auto"/>
      </w:pPr>
      <w:r>
        <w:t>Anthropometry</w:t>
      </w:r>
    </w:p>
    <w:p w14:paraId="7D556FCD" w14:textId="7E07B995" w:rsidR="00BA2BF8" w:rsidRDefault="00DB4439" w:rsidP="008270AA">
      <w:pPr>
        <w:spacing w:line="360" w:lineRule="auto"/>
      </w:pPr>
      <w:r>
        <w:t>Weight and height were collected using standard protocols and using regularly validated equipment. Body Mass Index (BMI) was computed at weight (kg) / height squared (m</w:t>
      </w:r>
      <w:r w:rsidRPr="00AE3EB4">
        <w:rPr>
          <w:vertAlign w:val="superscript"/>
        </w:rPr>
        <w:t>2</w:t>
      </w:r>
      <w:r>
        <w:t>)</w:t>
      </w:r>
      <w:r w:rsidR="00E50DA4">
        <w:t>.</w:t>
      </w:r>
      <w:r>
        <w:t xml:space="preserve"> </w:t>
      </w:r>
      <w:r w:rsidR="005E10D0">
        <w:t>Height and BMI were converted to z-scores (</w:t>
      </w:r>
      <w:r w:rsidR="00EA5B75">
        <w:t>height-for-age, HAZ; BMI-for-age, BAZ) u</w:t>
      </w:r>
      <w:r w:rsidR="00DE5637">
        <w:t>sing the WHO growth references</w:t>
      </w:r>
      <w:r w:rsidR="00153690">
        <w:t>.</w:t>
      </w:r>
      <w:r w:rsidR="00095773">
        <w:t xml:space="preserve"> </w:t>
      </w:r>
      <w:r w:rsidR="00CC02C4">
        <w:fldChar w:fldCharType="begin"/>
      </w:r>
      <w:r w:rsidR="00460935">
        <w:instrText xml:space="preserve"> ADDIN EN.CITE &lt;EndNote&gt;&lt;Cite&gt;&lt;Author&gt;de Onis&lt;/Author&gt;&lt;Year&gt;2007&lt;/Year&gt;&lt;RecNum&gt;4203&lt;/RecNum&gt;&lt;DisplayText&gt;&lt;style face="superscript"&gt;19&lt;/style&gt;&lt;/DisplayText&gt;&lt;record&gt;&lt;rec-number&gt;4203&lt;/rec-number&gt;&lt;foreign-keys&gt;&lt;key app="EN" db-id="00xf0ezdnfadz6ef5eux2px4rtsswxx2tx5f" timestamp="1477910655"&gt;4203&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s://www.ncbi.nlm.nih.gov/pubmed/18026621&lt;/url&gt;&lt;/related-urls&gt;&lt;/urls&gt;&lt;custom2&gt;PMC2636412&lt;/custom2&gt;&lt;/record&gt;&lt;/Cite&gt;&lt;/EndNote&gt;</w:instrText>
      </w:r>
      <w:r w:rsidR="00CC02C4">
        <w:fldChar w:fldCharType="separate"/>
      </w:r>
      <w:r w:rsidR="00153690" w:rsidRPr="00153690">
        <w:rPr>
          <w:noProof/>
          <w:vertAlign w:val="superscript"/>
        </w:rPr>
        <w:t>19</w:t>
      </w:r>
      <w:r w:rsidR="00CC02C4">
        <w:fldChar w:fldCharType="end"/>
      </w:r>
      <w:r w:rsidR="00EA5B75">
        <w:t xml:space="preserve"> The reference centiles attain adult values at the age of 19. Since adolescent growth </w:t>
      </w:r>
      <w:r w:rsidR="00E50DA4">
        <w:t>in The Gambia</w:t>
      </w:r>
      <w:r w:rsidR="00EA5B75">
        <w:t xml:space="preserve"> is kno</w:t>
      </w:r>
      <w:r w:rsidR="00DE5637">
        <w:t xml:space="preserve">wn to be delayed </w:t>
      </w:r>
      <w:r w:rsidR="00A02A14">
        <w:t>relative to reference populations</w:t>
      </w:r>
      <w:r w:rsidR="00EA5B75">
        <w:t>, the centiles for 19-year-olds were also applied to all participants over the age of 19, so that adult values can be compared to those of adolescents</w:t>
      </w:r>
      <w:r w:rsidR="00153690">
        <w:t>.</w:t>
      </w:r>
      <w:r w:rsidR="00095773">
        <w:t xml:space="preserve"> </w:t>
      </w:r>
      <w:r w:rsidR="00CC02C4">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instrText xml:space="preserve"> ADDIN EN.CITE </w:instrText>
      </w:r>
      <w:r w:rsidR="002D0810">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instrText xml:space="preserve"> ADDIN EN.CITE.DATA </w:instrText>
      </w:r>
      <w:r w:rsidR="002D0810">
        <w:fldChar w:fldCharType="end"/>
      </w:r>
      <w:r w:rsidR="00CC02C4">
        <w:fldChar w:fldCharType="separate"/>
      </w:r>
      <w:r w:rsidR="002D0810" w:rsidRPr="002D0810">
        <w:rPr>
          <w:noProof/>
          <w:vertAlign w:val="superscript"/>
        </w:rPr>
        <w:t>13</w:t>
      </w:r>
      <w:r w:rsidR="00CC02C4">
        <w:fldChar w:fldCharType="end"/>
      </w:r>
      <w:r w:rsidR="00EA5B75">
        <w:t xml:space="preserve"> Stunting, underweight and overweight were defined as per WHO definitions: stunting, HAZ &lt; -2; underweight, BAZ &lt; -1.65 (below the 5</w:t>
      </w:r>
      <w:r w:rsidR="00EA5B75" w:rsidRPr="00EA5B75">
        <w:rPr>
          <w:vertAlign w:val="superscript"/>
        </w:rPr>
        <w:t>th</w:t>
      </w:r>
      <w:r w:rsidR="00EA5B75">
        <w:t xml:space="preserve"> percentile); overweight, BAZ &gt; 1.04 (above the 85</w:t>
      </w:r>
      <w:r w:rsidR="00EA5B75" w:rsidRPr="00EA5B75">
        <w:rPr>
          <w:vertAlign w:val="superscript"/>
        </w:rPr>
        <w:t>th</w:t>
      </w:r>
      <w:r w:rsidR="00EA5B75">
        <w:t xml:space="preserve"> percentile). At the age of 19 years, the 5</w:t>
      </w:r>
      <w:r w:rsidR="00EA5B75" w:rsidRPr="00EA5B75">
        <w:rPr>
          <w:vertAlign w:val="superscript"/>
        </w:rPr>
        <w:t>th</w:t>
      </w:r>
      <w:r w:rsidR="00EA5B75">
        <w:t xml:space="preserve"> percentile of BMI is close to 18 kg/m</w:t>
      </w:r>
      <w:r w:rsidR="00EA5B75" w:rsidRPr="00EA5B75">
        <w:rPr>
          <w:vertAlign w:val="superscript"/>
        </w:rPr>
        <w:t>2</w:t>
      </w:r>
      <w:r w:rsidR="00EA5B75">
        <w:t>, the threshold normally used to define underweight in adults, so the same cut-offs are used in all age groups.</w:t>
      </w:r>
    </w:p>
    <w:p w14:paraId="5931B988" w14:textId="047FAA68" w:rsidR="00B84A6B" w:rsidRDefault="00B84A6B" w:rsidP="008270AA">
      <w:pPr>
        <w:spacing w:line="360" w:lineRule="auto"/>
      </w:pPr>
    </w:p>
    <w:p w14:paraId="30B9062A" w14:textId="40B8F4A2" w:rsidR="00B84A6B" w:rsidRDefault="00B84A6B" w:rsidP="008270AA">
      <w:pPr>
        <w:pStyle w:val="Heading2"/>
        <w:spacing w:line="360" w:lineRule="auto"/>
      </w:pPr>
      <w:r>
        <w:t>Body composition</w:t>
      </w:r>
    </w:p>
    <w:p w14:paraId="128DAFCA" w14:textId="2AB1CE48" w:rsidR="00B84A6B" w:rsidRPr="00095773" w:rsidRDefault="00B84A6B" w:rsidP="008270AA">
      <w:pPr>
        <w:spacing w:line="360" w:lineRule="auto"/>
      </w:pPr>
      <w:r>
        <w:t>Body composition</w:t>
      </w:r>
      <w:r w:rsidR="00AD1073">
        <w:t xml:space="preserve"> was measured</w:t>
      </w:r>
      <w:r w:rsidR="00AD1073" w:rsidRPr="00AD1073">
        <w:t xml:space="preserve"> </w:t>
      </w:r>
      <w:r w:rsidR="00AD1073">
        <w:t>by bioimpedance using a Tanita BC-418 MA Segmental Body Composition Analyser (</w:t>
      </w:r>
      <w:r w:rsidR="00095773">
        <w:t>Tanita Corporation, Amsterdam, t</w:t>
      </w:r>
      <w:r w:rsidR="00AD1073">
        <w:t>he Netherlands)</w:t>
      </w:r>
      <w:r>
        <w:t xml:space="preserve">. The outcome used in this study </w:t>
      </w:r>
      <w:r w:rsidR="00A02A14">
        <w:t>wa</w:t>
      </w:r>
      <w:r>
        <w:t xml:space="preserve">s body fat </w:t>
      </w:r>
      <w:r w:rsidR="00A02A14">
        <w:t xml:space="preserve">expressed </w:t>
      </w:r>
      <w:r>
        <w:t xml:space="preserve">as a percentage of total body mass. </w:t>
      </w:r>
      <w:r w:rsidR="00AC35C9">
        <w:t>F</w:t>
      </w:r>
      <w:r>
        <w:t>at</w:t>
      </w:r>
      <w:r w:rsidR="00AC35C9">
        <w:t xml:space="preserve"> %-for-age</w:t>
      </w:r>
      <w:r>
        <w:t xml:space="preserve"> z-</w:t>
      </w:r>
      <w:r>
        <w:lastRenderedPageBreak/>
        <w:t>scores (FAZ) were calculated using reference centiles based on a European population that was measured using the same model of bio</w:t>
      </w:r>
      <w:r w:rsidR="00DE5637">
        <w:t>impedance analyser</w:t>
      </w:r>
      <w:r w:rsidR="00153690">
        <w:t>.</w:t>
      </w:r>
      <w:r w:rsidR="00095773">
        <w:t xml:space="preserve"> </w:t>
      </w:r>
      <w:r w:rsidR="00CC02C4">
        <w:fldChar w:fldCharType="begin"/>
      </w:r>
      <w:r w:rsidR="00153690">
        <w:instrText xml:space="preserve"> ADDIN EN.CITE &lt;EndNote&gt;&lt;Cite&gt;&lt;Author&gt;McCarthy&lt;/Author&gt;&lt;Year&gt;2006&lt;/Year&gt;&lt;RecNum&gt;12&lt;/RecNum&gt;&lt;DisplayText&gt;&lt;style face="superscript"&gt;20&lt;/style&gt;&lt;/DisplayText&gt;&lt;record&gt;&lt;rec-number&gt;12&lt;/rec-number&gt;&lt;foreign-keys&gt;&lt;key app="EN" db-id="9erdw9dt7p9esfessrs5tttlfepevetzte9t" timestamp="0"&gt;12&lt;/key&gt;&lt;/foreign-keys&gt;&lt;ref-type name="Journal Article"&gt;17&lt;/ref-type&gt;&lt;contributors&gt;&lt;authors&gt;&lt;author&gt;McCarthy, H. D.&lt;/author&gt;&lt;author&gt;Cole, T. J.&lt;/author&gt;&lt;author&gt;Fry, T.&lt;/author&gt;&lt;author&gt;Jebb, S. A.&lt;/author&gt;&lt;author&gt;Prentice, A. M.&lt;/author&gt;&lt;/authors&gt;&lt;/contributors&gt;&lt;auth-address&gt;Institute for Health Research &amp;amp; Policy, London Metropolitan University, London, UK. d.mccarthy@lodonmet.ac.uk&lt;/auth-address&gt;&lt;titles&gt;&lt;title&gt;Body fat reference curves for children&lt;/title&gt;&lt;secondary-title&gt;Int J Obes (Lond)&lt;/secondary-title&gt;&lt;alt-title&gt;International journal of obesity (2005)&lt;/alt-title&gt;&lt;/titles&gt;&lt;pages&gt;598-602&lt;/pages&gt;&lt;volume&gt;30&lt;/volume&gt;&lt;number&gt;4&lt;/number&gt;&lt;edition&gt;2006/03/30&lt;/edition&gt;&lt;keywords&gt;&lt;keyword&gt;Adiposity/*physiology&lt;/keyword&gt;&lt;keyword&gt;Adolescent&lt;/keyword&gt;&lt;keyword&gt;Child&lt;/keyword&gt;&lt;keyword&gt;Child Development/physiology&lt;/keyword&gt;&lt;keyword&gt;Child, Preschool&lt;/keyword&gt;&lt;keyword&gt;Electric Impedance&lt;/keyword&gt;&lt;keyword&gt;England&lt;/keyword&gt;&lt;keyword&gt;Female&lt;/keyword&gt;&lt;keyword&gt;Humans&lt;/keyword&gt;&lt;keyword&gt;Male&lt;/keyword&gt;&lt;keyword&gt;Obesity/*diagnosis&lt;/keyword&gt;&lt;keyword&gt;Reference Values&lt;/keyword&gt;&lt;keyword&gt;*Sex Characteristics&lt;/keyword&gt;&lt;keyword&gt;Sex Factors&lt;/keyword&gt;&lt;/keywords&gt;&lt;dates&gt;&lt;year&gt;2006&lt;/year&gt;&lt;pub-dates&gt;&lt;date&gt;Apr&lt;/date&gt;&lt;/pub-dates&gt;&lt;/dates&gt;&lt;isbn&gt;0307-0565 (Print)&amp;#xD;0307-0565&lt;/isbn&gt;&lt;accession-num&gt;16570089&lt;/accession-num&gt;&lt;urls&gt;&lt;/urls&gt;&lt;electronic-resource-num&gt;10.1038/sj.ijo.0803232&lt;/electronic-resource-num&gt;&lt;remote-database-provider&gt;NLM&lt;/remote-database-provider&gt;&lt;language&gt;eng&lt;/language&gt;&lt;/record&gt;&lt;/Cite&gt;&lt;/EndNote&gt;</w:instrText>
      </w:r>
      <w:r w:rsidR="00CC02C4">
        <w:fldChar w:fldCharType="separate"/>
      </w:r>
      <w:r w:rsidR="00153690" w:rsidRPr="00153690">
        <w:rPr>
          <w:noProof/>
          <w:vertAlign w:val="superscript"/>
        </w:rPr>
        <w:t>20</w:t>
      </w:r>
      <w:r w:rsidR="00CC02C4">
        <w:fldChar w:fldCharType="end"/>
      </w:r>
      <w:r>
        <w:t xml:space="preserve"> Low body fat was defined as FAZ &lt; -2.05 (below the 2</w:t>
      </w:r>
      <w:r w:rsidRPr="00B84A6B">
        <w:rPr>
          <w:vertAlign w:val="superscript"/>
        </w:rPr>
        <w:t>nd</w:t>
      </w:r>
      <w:r>
        <w:t xml:space="preserve"> percentile) and high body fat as FAZ &gt; 1.04 (above the 85</w:t>
      </w:r>
      <w:r w:rsidRPr="00B84A6B">
        <w:rPr>
          <w:vertAlign w:val="superscript"/>
        </w:rPr>
        <w:t>th</w:t>
      </w:r>
      <w:r>
        <w:t xml:space="preserve"> percentile), as recommended</w:t>
      </w:r>
      <w:r w:rsidR="000D18C7">
        <w:t xml:space="preserve"> </w:t>
      </w:r>
      <w:r w:rsidR="000D18C7" w:rsidRPr="00095773">
        <w:t>by</w:t>
      </w:r>
      <w:r w:rsidR="00153690">
        <w:t>.</w:t>
      </w:r>
      <w:r w:rsidRPr="00095773">
        <w:t xml:space="preserve"> </w:t>
      </w:r>
      <w:r w:rsidR="00CC02C4" w:rsidRPr="00095773">
        <w:fldChar w:fldCharType="begin"/>
      </w:r>
      <w:r w:rsidR="00153690">
        <w:instrText xml:space="preserve"> ADDIN EN.CITE &lt;EndNote&gt;&lt;Cite&gt;&lt;Author&gt;McCarthy&lt;/Author&gt;&lt;Year&gt;2006&lt;/Year&gt;&lt;RecNum&gt;12&lt;/RecNum&gt;&lt;DisplayText&gt;&lt;style face="superscript"&gt;20&lt;/style&gt;&lt;/DisplayText&gt;&lt;record&gt;&lt;rec-number&gt;12&lt;/rec-number&gt;&lt;foreign-keys&gt;&lt;key app="EN" db-id="9erdw9dt7p9esfessrs5tttlfepevetzte9t" timestamp="0"&gt;12&lt;/key&gt;&lt;/foreign-keys&gt;&lt;ref-type name="Journal Article"&gt;17&lt;/ref-type&gt;&lt;contributors&gt;&lt;authors&gt;&lt;author&gt;McCarthy, H. D.&lt;/author&gt;&lt;author&gt;Cole, T. J.&lt;/author&gt;&lt;author&gt;Fry, T.&lt;/author&gt;&lt;author&gt;Jebb, S. A.&lt;/author&gt;&lt;author&gt;Prentice, A. M.&lt;/author&gt;&lt;/authors&gt;&lt;/contributors&gt;&lt;auth-address&gt;Institute for Health Research &amp;amp; Policy, London Metropolitan University, London, UK. d.mccarthy@lodonmet.ac.uk&lt;/auth-address&gt;&lt;titles&gt;&lt;title&gt;Body fat reference curves for children&lt;/title&gt;&lt;secondary-title&gt;Int J Obes (Lond)&lt;/secondary-title&gt;&lt;alt-title&gt;International journal of obesity (2005)&lt;/alt-title&gt;&lt;/titles&gt;&lt;pages&gt;598-602&lt;/pages&gt;&lt;volume&gt;30&lt;/volume&gt;&lt;number&gt;4&lt;/number&gt;&lt;edition&gt;2006/03/30&lt;/edition&gt;&lt;keywords&gt;&lt;keyword&gt;Adiposity/*physiology&lt;/keyword&gt;&lt;keyword&gt;Adolescent&lt;/keyword&gt;&lt;keyword&gt;Child&lt;/keyword&gt;&lt;keyword&gt;Child Development/physiology&lt;/keyword&gt;&lt;keyword&gt;Child, Preschool&lt;/keyword&gt;&lt;keyword&gt;Electric Impedance&lt;/keyword&gt;&lt;keyword&gt;England&lt;/keyword&gt;&lt;keyword&gt;Female&lt;/keyword&gt;&lt;keyword&gt;Humans&lt;/keyword&gt;&lt;keyword&gt;Male&lt;/keyword&gt;&lt;keyword&gt;Obesity/*diagnosis&lt;/keyword&gt;&lt;keyword&gt;Reference Values&lt;/keyword&gt;&lt;keyword&gt;*Sex Characteristics&lt;/keyword&gt;&lt;keyword&gt;Sex Factors&lt;/keyword&gt;&lt;/keywords&gt;&lt;dates&gt;&lt;year&gt;2006&lt;/year&gt;&lt;pub-dates&gt;&lt;date&gt;Apr&lt;/date&gt;&lt;/pub-dates&gt;&lt;/dates&gt;&lt;isbn&gt;0307-0565 (Print)&amp;#xD;0307-0565&lt;/isbn&gt;&lt;accession-num&gt;16570089&lt;/accession-num&gt;&lt;urls&gt;&lt;/urls&gt;&lt;electronic-resource-num&gt;10.1038/sj.ijo.0803232&lt;/electronic-resource-num&gt;&lt;remote-database-provider&gt;NLM&lt;/remote-database-provider&gt;&lt;language&gt;eng&lt;/language&gt;&lt;/record&gt;&lt;/Cite&gt;&lt;/EndNote&gt;</w:instrText>
      </w:r>
      <w:r w:rsidR="00CC02C4" w:rsidRPr="00095773">
        <w:fldChar w:fldCharType="separate"/>
      </w:r>
      <w:r w:rsidR="00153690" w:rsidRPr="00153690">
        <w:rPr>
          <w:noProof/>
          <w:vertAlign w:val="superscript"/>
        </w:rPr>
        <w:t>20</w:t>
      </w:r>
      <w:r w:rsidR="00CC02C4" w:rsidRPr="00095773">
        <w:fldChar w:fldCharType="end"/>
      </w:r>
    </w:p>
    <w:p w14:paraId="3BF25CBC" w14:textId="77777777" w:rsidR="005538F7" w:rsidRDefault="005538F7" w:rsidP="008270AA">
      <w:pPr>
        <w:spacing w:line="360" w:lineRule="auto"/>
      </w:pPr>
    </w:p>
    <w:p w14:paraId="6CD3FECF" w14:textId="3E7F0484" w:rsidR="00526147" w:rsidRDefault="00526147" w:rsidP="008270AA">
      <w:pPr>
        <w:pStyle w:val="Heading2"/>
        <w:spacing w:line="360" w:lineRule="auto"/>
      </w:pPr>
      <w:r>
        <w:t>Haemoglobin</w:t>
      </w:r>
    </w:p>
    <w:p w14:paraId="3E03B51E" w14:textId="07BA54E0" w:rsidR="00D07116" w:rsidRDefault="00B84A6B" w:rsidP="008270AA">
      <w:pPr>
        <w:spacing w:line="360" w:lineRule="auto"/>
      </w:pPr>
      <w:r>
        <w:t xml:space="preserve">Haemoglobin concentration was measured </w:t>
      </w:r>
      <w:r w:rsidR="00B60404">
        <w:t xml:space="preserve">from fasting </w:t>
      </w:r>
      <w:r w:rsidR="00AB14D4">
        <w:t xml:space="preserve">venous </w:t>
      </w:r>
      <w:r w:rsidR="00B60404">
        <w:t xml:space="preserve">blood samples </w:t>
      </w:r>
      <w:r>
        <w:t xml:space="preserve">as part of a full blood count using a Boule Medical Medonic M-series 3-part </w:t>
      </w:r>
      <w:r w:rsidR="00E50DA4">
        <w:t>H</w:t>
      </w:r>
      <w:r>
        <w:t xml:space="preserve">aematology </w:t>
      </w:r>
      <w:r w:rsidR="00E50DA4">
        <w:t>A</w:t>
      </w:r>
      <w:r>
        <w:t>nalyser</w:t>
      </w:r>
      <w:r w:rsidR="00656E56">
        <w:t xml:space="preserve"> (Boule Diagnostics AB, Sweden)</w:t>
      </w:r>
      <w:r>
        <w:t>. Age-specific cut-offs were used to defined define mild anaem</w:t>
      </w:r>
      <w:r w:rsidR="00DE5637">
        <w:t>ia, as recommended</w:t>
      </w:r>
      <w:r w:rsidR="000D18C7">
        <w:t xml:space="preserve"> by</w:t>
      </w:r>
      <w:r w:rsidR="00BE74AF">
        <w:t>:</w:t>
      </w:r>
      <w:r w:rsidR="00DE5637">
        <w:t xml:space="preserve"> </w:t>
      </w:r>
      <w:r w:rsidR="00491C7F" w:rsidRPr="00095773">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153690">
        <w:instrText xml:space="preserve"> ADDIN EN.CITE </w:instrText>
      </w:r>
      <w:r w:rsidR="00153690">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153690">
        <w:instrText xml:space="preserve"> ADDIN EN.CITE.DATA </w:instrText>
      </w:r>
      <w:r w:rsidR="00153690">
        <w:fldChar w:fldCharType="end"/>
      </w:r>
      <w:r w:rsidR="00491C7F" w:rsidRPr="00095773">
        <w:fldChar w:fldCharType="separate"/>
      </w:r>
      <w:r w:rsidR="00153690" w:rsidRPr="00153690">
        <w:rPr>
          <w:noProof/>
          <w:vertAlign w:val="superscript"/>
        </w:rPr>
        <w:t>18</w:t>
      </w:r>
      <w:r w:rsidR="00491C7F" w:rsidRPr="00095773">
        <w:fldChar w:fldCharType="end"/>
      </w:r>
      <w:r>
        <w:t xml:space="preserve"> 11.5 g/dl </w:t>
      </w:r>
      <w:r w:rsidR="007A480A">
        <w:t>up to 11.99</w:t>
      </w:r>
      <w:r>
        <w:t xml:space="preserve"> years; 12.0 g/dl </w:t>
      </w:r>
      <w:r w:rsidR="007A480A">
        <w:t>up</w:t>
      </w:r>
      <w:r w:rsidR="00095773">
        <w:t xml:space="preserve"> </w:t>
      </w:r>
      <w:r w:rsidR="007A480A">
        <w:t>to 14.99</w:t>
      </w:r>
      <w:r>
        <w:t xml:space="preserve"> years; 12.0 g/dl after age 15 years (female); 13.0 g/dl after age 15 years (male). Moderate and severe anaemia were defined using thresholds of 11 and 8 g/dl, respectively (in males and females of all ages).</w:t>
      </w:r>
    </w:p>
    <w:p w14:paraId="79B0733B" w14:textId="77777777" w:rsidR="00B84A6B" w:rsidRDefault="00B84A6B" w:rsidP="008270AA">
      <w:pPr>
        <w:spacing w:line="360" w:lineRule="auto"/>
      </w:pPr>
    </w:p>
    <w:p w14:paraId="2F481A30" w14:textId="77777777" w:rsidR="00D07116" w:rsidRDefault="00D07116" w:rsidP="008270AA">
      <w:pPr>
        <w:pStyle w:val="Heading2"/>
        <w:spacing w:line="360" w:lineRule="auto"/>
      </w:pPr>
      <w:r>
        <w:t>Blood pressure</w:t>
      </w:r>
    </w:p>
    <w:p w14:paraId="5C9B7D7C" w14:textId="274B81C2" w:rsidR="005538F7" w:rsidRDefault="00B84A6B" w:rsidP="008270AA">
      <w:pPr>
        <w:spacing w:line="360" w:lineRule="auto"/>
      </w:pPr>
      <w:r>
        <w:t xml:space="preserve">Blood pressure was measured using an Omron 705-CPII. For subjects aged 18 years or over, hypertension was defined as systolic blood pressure (SBP) </w:t>
      </w:r>
      <w:r w:rsidR="00AD1073">
        <w:rPr>
          <w:rFonts w:cstheme="minorHAnsi"/>
        </w:rPr>
        <w:t>≥</w:t>
      </w:r>
      <w:r>
        <w:t xml:space="preserve"> 140 </w:t>
      </w:r>
      <w:r w:rsidR="00E50DA4">
        <w:t>mm Hg and/</w:t>
      </w:r>
      <w:r>
        <w:t xml:space="preserve">or diastolic blood pressure (DBP) </w:t>
      </w:r>
      <w:r w:rsidR="00AD1073">
        <w:rPr>
          <w:rFonts w:cstheme="minorHAnsi"/>
        </w:rPr>
        <w:t>≥</w:t>
      </w:r>
      <w:r>
        <w:t xml:space="preserve"> 90</w:t>
      </w:r>
      <w:r w:rsidR="00E50DA4">
        <w:t xml:space="preserve"> mmHg</w:t>
      </w:r>
      <w:r w:rsidR="00BE74AF">
        <w:t>.</w:t>
      </w:r>
      <w:r w:rsidR="00C00D6F">
        <w:t xml:space="preserve"> </w:t>
      </w:r>
      <w:r w:rsidR="00C00D6F">
        <w:fldChar w:fldCharType="begin">
          <w:fldData xml:space="preserve">PEVuZE5vdGU+PENpdGU+PEF1dGhvcj5Kb2JlPC9BdXRob3I+PFllYXI+MjAxNzwvWWVhcj48UmVj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=
</w:fldData>
        </w:fldChar>
      </w:r>
      <w:r w:rsidR="00153690">
        <w:instrText xml:space="preserve"> ADDIN EN.CITE </w:instrText>
      </w:r>
      <w:r w:rsidR="00153690">
        <w:fldChar w:fldCharType="begin">
          <w:fldData xml:space="preserve">PEVuZE5vdGU+PENpdGU+PEF1dGhvcj5Kb2JlPC9BdXRob3I+PFllYXI+MjAxNzwvWWVhcj48UmVj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=
</w:fldData>
        </w:fldChar>
      </w:r>
      <w:r w:rsidR="00153690">
        <w:instrText xml:space="preserve"> ADDIN EN.CITE.DATA </w:instrText>
      </w:r>
      <w:r w:rsidR="00153690">
        <w:fldChar w:fldCharType="end"/>
      </w:r>
      <w:r w:rsidR="00C00D6F">
        <w:fldChar w:fldCharType="separate"/>
      </w:r>
      <w:r w:rsidR="00153690" w:rsidRPr="00153690">
        <w:rPr>
          <w:noProof/>
          <w:vertAlign w:val="superscript"/>
        </w:rPr>
        <w:t>21</w:t>
      </w:r>
      <w:r w:rsidR="00C00D6F">
        <w:fldChar w:fldCharType="end"/>
      </w:r>
      <w:r>
        <w:t xml:space="preserve"> For subjects under the age of 18, hypertension was defined according to US guideline</w:t>
      </w:r>
      <w:r w:rsidR="00AD0FFF">
        <w:t>s for children and adolescents</w:t>
      </w:r>
      <w:r w:rsidR="00BE74AF">
        <w:t>.</w:t>
      </w:r>
      <w:r w:rsidR="00CC02C4">
        <w:t xml:space="preserve"> </w:t>
      </w:r>
      <w:r w:rsidR="00CC02C4">
        <w:fldChar w:fldCharType="begin"/>
      </w:r>
      <w:r w:rsidR="00153690">
        <w:instrText xml:space="preserve"> ADDIN EN.CITE &lt;EndNote&gt;&lt;Cite&gt;&lt;Author&gt;National Heart&lt;/Author&gt;&lt;Year&gt;2005&lt;/Year&gt;&lt;RecNum&gt;13&lt;/RecNum&gt;&lt;DisplayText&gt;&lt;style face="superscript"&gt;22&lt;/style&gt;&lt;/DisplayText&gt;&lt;record&gt;&lt;rec-number&gt;13&lt;/rec-number&gt;&lt;foreign-keys&gt;&lt;key app="EN" db-id="9erdw9dt7p9esfessrs5tttlfepevetzte9t" timestamp="0"&gt;13&lt;/key&gt;&lt;/foreign-keys&gt;&lt;ref-type name="Magazine Article"&gt;19&lt;/ref-type&gt;&lt;contributors&gt;&lt;authors&gt;&lt;author&gt; National Heart, Lung, and Blood Institute, Bethesda.&lt;/author&gt;&lt;/authors&gt;&lt;/contributors&gt;&lt;titles&gt;&lt;title&gt;The Fourth Report on the Diagnosis, Evaluation, and Treatment of High Blood Pressure in Children and Adolescents &lt;/title&gt;&lt;/titles&gt;&lt;dates&gt;&lt;year&gt;2005&lt;/year&gt;&lt;/dates&gt;&lt;publisher&gt;National Institute of health &lt;/publisher&gt;&lt;urls&gt;&lt;/urls&gt;&lt;/record&gt;&lt;/Cite&gt;&lt;/EndNote&gt;</w:instrText>
      </w:r>
      <w:r w:rsidR="00CC02C4">
        <w:fldChar w:fldCharType="separate"/>
      </w:r>
      <w:r w:rsidR="00153690" w:rsidRPr="00153690">
        <w:rPr>
          <w:noProof/>
          <w:vertAlign w:val="superscript"/>
        </w:rPr>
        <w:t>22</w:t>
      </w:r>
      <w:r w:rsidR="00CC02C4">
        <w:fldChar w:fldCharType="end"/>
      </w:r>
    </w:p>
    <w:p w14:paraId="4F65DAB1" w14:textId="77777777" w:rsidR="00B84A6B" w:rsidRDefault="00B84A6B" w:rsidP="008270AA">
      <w:pPr>
        <w:spacing w:line="360" w:lineRule="auto"/>
      </w:pPr>
    </w:p>
    <w:p w14:paraId="4D6392D3" w14:textId="39E10B8E" w:rsidR="00D10C4E" w:rsidRPr="00D10C4E" w:rsidRDefault="00D10C4E" w:rsidP="00D10C4E">
      <w:pPr>
        <w:spacing w:line="360" w:lineRule="auto"/>
        <w:rPr>
          <w:rFonts w:cstheme="minorHAnsi"/>
          <w:i/>
        </w:rPr>
      </w:pPr>
      <w:r w:rsidRPr="00D10C4E">
        <w:rPr>
          <w:rFonts w:cstheme="minorHAnsi"/>
          <w:i/>
        </w:rPr>
        <w:t>Fasting glucose</w:t>
      </w:r>
    </w:p>
    <w:p w14:paraId="000483FF" w14:textId="075779B2" w:rsidR="00D10C4E" w:rsidRPr="00D10C4E" w:rsidRDefault="00D10C4E" w:rsidP="00D10C4E">
      <w:pPr>
        <w:autoSpaceDE w:val="0"/>
        <w:autoSpaceDN w:val="0"/>
        <w:adjustRightInd w:val="0"/>
        <w:spacing w:after="0" w:line="360" w:lineRule="auto"/>
        <w:jc w:val="left"/>
        <w:rPr>
          <w:rFonts w:cstheme="minorHAnsi"/>
        </w:rPr>
      </w:pPr>
      <w:r w:rsidRPr="00D10C4E">
        <w:rPr>
          <w:rFonts w:cstheme="minorHAnsi"/>
        </w:rPr>
        <w:t xml:space="preserve">Fasting glucose was measured </w:t>
      </w:r>
      <w:r w:rsidR="00AB14D4">
        <w:rPr>
          <w:rFonts w:cstheme="minorHAnsi"/>
        </w:rPr>
        <w:t xml:space="preserve">from a venous blood sample </w:t>
      </w:r>
      <w:r w:rsidRPr="00D10C4E">
        <w:rPr>
          <w:rFonts w:cstheme="minorHAnsi"/>
        </w:rPr>
        <w:t>using a Roche Diagnostics Accu Check</w:t>
      </w:r>
      <w:r>
        <w:rPr>
          <w:rFonts w:cstheme="minorHAnsi"/>
        </w:rPr>
        <w:t xml:space="preserve"> (</w:t>
      </w:r>
      <w:r w:rsidR="00282475">
        <w:rPr>
          <w:rFonts w:cstheme="minorHAnsi"/>
        </w:rPr>
        <w:t>London, UK)</w:t>
      </w:r>
      <w:r w:rsidRPr="00D10C4E">
        <w:rPr>
          <w:rFonts w:cstheme="minorHAnsi"/>
        </w:rPr>
        <w:t>. A fasting</w:t>
      </w:r>
      <w:r>
        <w:rPr>
          <w:rFonts w:cstheme="minorHAnsi"/>
        </w:rPr>
        <w:t xml:space="preserve"> </w:t>
      </w:r>
      <w:r w:rsidRPr="00D10C4E">
        <w:rPr>
          <w:rFonts w:cstheme="minorHAnsi"/>
        </w:rPr>
        <w:t>glucose concentration of 6.1 mmol/l or more was considered indicative of impaired</w:t>
      </w:r>
      <w:r>
        <w:rPr>
          <w:rFonts w:cstheme="minorHAnsi"/>
        </w:rPr>
        <w:t xml:space="preserve"> </w:t>
      </w:r>
      <w:r w:rsidRPr="00D10C4E">
        <w:rPr>
          <w:rFonts w:cstheme="minorHAnsi"/>
        </w:rPr>
        <w:t>fasting glucose (IFG).</w:t>
      </w:r>
      <w:r w:rsidR="00D73EDB">
        <w:rPr>
          <w:rFonts w:cstheme="minorHAnsi"/>
        </w:rPr>
        <w:t xml:space="preserve"> </w:t>
      </w:r>
      <w:r w:rsidR="00D73EDB">
        <w:rPr>
          <w:rFonts w:cstheme="minorHAnsi"/>
        </w:rPr>
        <w:fldChar w:fldCharType="begin"/>
      </w:r>
      <w:r w:rsidR="00D73EDB">
        <w:rPr>
          <w:rFonts w:cstheme="minorHAnsi"/>
        </w:rPr>
        <w:instrText xml:space="preserve"> ADDIN EN.CITE &lt;EndNote&gt;&lt;Cite&gt;&lt;Author&gt;World Health Organization&lt;/Author&gt;&lt;Year&gt;2006&lt;/Year&gt;&lt;RecNum&gt;19&lt;/RecNum&gt;&lt;DisplayText&gt;&lt;style face="superscript"&gt;23&lt;/style&gt;&lt;/DisplayText&gt;&lt;record&gt;&lt;rec-number&gt;19&lt;/rec-number&gt;&lt;foreign-keys&gt;&lt;key app="EN" db-id="9erdw9dt7p9esfessrs5tttlfepevetzte9t" timestamp="1496929820"&gt;19&lt;/key&gt;&lt;/foreign-keys&gt;&lt;ref-type name="Report"&gt;27&lt;/ref-type&gt;&lt;contributors&gt;&lt;authors&gt;&lt;author&gt;World Health Organization,&lt;/author&gt;&lt;/authors&gt;&lt;secondary-authors&gt;&lt;author&gt;World Health Organization&lt;/author&gt;&lt;/secondary-authors&gt;&lt;/contributors&gt;&lt;titles&gt;&lt;title&gt;Definition and diagnosis of diabetes mellitus and intermediate hyperglycemia : &amp;#xD;report of a WHO/IDF consultation&lt;/title&gt;&lt;/titles&gt;&lt;dates&gt;&lt;year&gt;2006&lt;/year&gt;&lt;/dates&gt;&lt;pub-location&gt;Geneva&lt;/pub-location&gt;&lt;publisher&gt;World Health Organization&lt;/publisher&gt;&lt;urls&gt;&lt;related-urls&gt;&lt;url&gt;http://www.who.int/diabetes/publications/Definition%20and%20diagnosis%20of%20diabetes_new.pdf&lt;/url&gt;&lt;/related-urls&gt;&lt;/urls&gt;&lt;/record&gt;&lt;/Cite&gt;&lt;/EndNote&gt;</w:instrText>
      </w:r>
      <w:r w:rsidR="00D73EDB">
        <w:rPr>
          <w:rFonts w:cstheme="minorHAnsi"/>
        </w:rPr>
        <w:fldChar w:fldCharType="separate"/>
      </w:r>
      <w:r w:rsidR="00D73EDB" w:rsidRPr="00D73EDB">
        <w:rPr>
          <w:rFonts w:cstheme="minorHAnsi"/>
          <w:noProof/>
          <w:vertAlign w:val="superscript"/>
        </w:rPr>
        <w:t>23</w:t>
      </w:r>
      <w:r w:rsidR="00D73EDB">
        <w:rPr>
          <w:rFonts w:cstheme="minorHAnsi"/>
        </w:rPr>
        <w:fldChar w:fldCharType="end"/>
      </w:r>
    </w:p>
    <w:p w14:paraId="48486ADC" w14:textId="77777777" w:rsidR="00D10C4E" w:rsidRDefault="00D10C4E" w:rsidP="008270AA">
      <w:pPr>
        <w:spacing w:line="360" w:lineRule="auto"/>
      </w:pPr>
    </w:p>
    <w:p w14:paraId="20A77F44" w14:textId="2EB92B05" w:rsidR="005538F7" w:rsidRDefault="005538F7" w:rsidP="008270AA">
      <w:pPr>
        <w:pStyle w:val="Heading2"/>
        <w:spacing w:line="360" w:lineRule="auto"/>
      </w:pPr>
      <w:r>
        <w:t>Statistical analysis</w:t>
      </w:r>
    </w:p>
    <w:p w14:paraId="54C50D51" w14:textId="34AB5211" w:rsidR="00B65F18" w:rsidRDefault="00951460" w:rsidP="008270AA">
      <w:pPr>
        <w:spacing w:line="360" w:lineRule="auto"/>
        <w:rPr>
          <w:rFonts w:cstheme="minorHAnsi"/>
        </w:rPr>
      </w:pPr>
      <w:r>
        <w:t>Statistical analysis was carried out in R version 3.3.2</w:t>
      </w:r>
      <w:r w:rsidR="00BE74AF">
        <w:t>,</w:t>
      </w:r>
      <w:r w:rsidR="00CC02C4">
        <w:t xml:space="preserve"> </w:t>
      </w:r>
      <w:r w:rsidR="00CC02C4">
        <w:fldChar w:fldCharType="begin"/>
      </w:r>
      <w:r w:rsidR="00486BCA">
        <w:instrText xml:space="preserve"> ADDIN EN.CITE &lt;EndNote&gt;&lt;Cite&gt;&lt;Author&gt;Team&lt;/Author&gt;&lt;Year&gt;2016&lt;/Year&gt;&lt;RecNum&gt;16&lt;/RecNum&gt;&lt;DisplayText&gt;&lt;style face="superscript"&gt;24&lt;/style&gt;&lt;/DisplayText&gt;&lt;record&gt;&lt;rec-number&gt;16&lt;/rec-number&gt;&lt;foreign-keys&gt;&lt;key app="EN" db-id="9erdw9dt7p9esfessrs5tttlfepevetzte9t" timestamp="0"&gt;16&lt;/key&gt;&lt;/foreign-keys&gt;&lt;ref-type name="Journal Article"&gt;17&lt;/ref-type&gt;&lt;contributors&gt;&lt;authors&gt;&lt;author&gt;R Core Team, &lt;/author&gt;&lt;/authors&gt;&lt;/contributors&gt;&lt;titles&gt;&lt;title&gt;A language and environment for statistical computing.. R Foundation for Statistical Computing, Vienna, Austria.&lt;/title&gt;&lt;/titles&gt;&lt;dates&gt;&lt;year&gt;2016&lt;/year&gt;&lt;/dates&gt;&lt;urls&gt;&lt;/urls&gt;&lt;/record&gt;&lt;/Cite&gt;&lt;/EndNote&gt;</w:instrText>
      </w:r>
      <w:r w:rsidR="00CC02C4">
        <w:fldChar w:fldCharType="separate"/>
      </w:r>
      <w:r w:rsidR="00D73EDB" w:rsidRPr="00D73EDB">
        <w:rPr>
          <w:noProof/>
          <w:vertAlign w:val="superscript"/>
        </w:rPr>
        <w:t>24</w:t>
      </w:r>
      <w:r w:rsidR="00CC02C4">
        <w:fldChar w:fldCharType="end"/>
      </w:r>
      <w:r>
        <w:t xml:space="preserve"> including the following packages: dplyr version 0.5.0 for data manipulation and ggplot2 version 2.2</w:t>
      </w:r>
      <w:r w:rsidR="009819F4">
        <w:t>.1 for plotting</w:t>
      </w:r>
      <w:r w:rsidR="00BE74AF">
        <w:t>.</w:t>
      </w:r>
      <w:r w:rsidR="00CC02C4">
        <w:t xml:space="preserve"> </w:t>
      </w:r>
      <w:r w:rsidR="00CC02C4">
        <w:fldChar w:fldCharType="begin"/>
      </w:r>
      <w:r w:rsidR="00CF5D40">
        <w:instrText xml:space="preserve"> ADDIN EN.CITE &lt;EndNote&gt;&lt;Cite&gt;&lt;Author&gt;Francois&lt;/Author&gt;&lt;Year&gt;2016&lt;/Year&gt;&lt;RecNum&gt;15&lt;/RecNum&gt;&lt;DisplayText&gt;&lt;style face="superscript"&gt;25, 26&lt;/style&gt;&lt;/DisplayText&gt;&lt;record&gt;&lt;rec-number&gt;15&lt;/rec-number&gt;&lt;foreign-keys&gt;&lt;key app="EN" db-id="9erdw9dt7p9esfessrs5tttlfepevetzte9t" timestamp="0"&gt;15&lt;/key&gt;&lt;/foreign-keys&gt;&lt;ref-type name="Electronic Book"&gt;44&lt;/ref-type&gt;&lt;contributors&gt;&lt;authors&gt;&lt;author&gt;Wickham, H.&lt;/author&gt;&lt;author&gt;Francois, R. &lt;/author&gt;&lt;/authors&gt;&lt;/contributors&gt;&lt;titles&gt;&lt;title&gt;dplyr:The Grammar of Dta Manipulation. R package&lt;/title&gt;&lt;/titles&gt;&lt;dates&gt;&lt;year&gt;2016&lt;/year&gt;&lt;/dates&gt;&lt;urls&gt;&lt;/urls&gt;&lt;/record&gt;&lt;/Cite&gt;&lt;Cite&gt;&lt;Author&gt;Wickham&lt;/Author&gt;&lt;Year&gt;2016&lt;/Year&gt;&lt;RecNum&gt;14&lt;/RecNum&gt;&lt;record&gt;&lt;rec-number&gt;14&lt;/rec-number&gt;&lt;foreign-keys&gt;&lt;key app="EN" db-id="9erdw9dt7p9esfessrs5tttlfepevetzte9t" timestamp="0"&gt;14&lt;/key&gt;&lt;/foreign-keys&gt;&lt;ref-type name="Electronic Book"&gt;44&lt;/ref-type&gt;&lt;contributors&gt;&lt;authors&gt;&lt;author&gt;Wickham, H. &lt;/author&gt;&lt;/authors&gt;&lt;/contributors&gt;&lt;titles&gt;&lt;title&gt;Elegant Graphics for Data Analysis ggplot2&amp;#xD;&amp;#xD;&lt;/title&gt;&lt;secondary-title&gt;Elegant Graphics for Data Analysis&lt;/secondary-title&gt;&lt;/titles&gt;&lt;pages&gt;VIII, 213&lt;/pages&gt;&lt;edition&gt;1&lt;/edition&gt;&lt;dates&gt;&lt;year&gt;2016&lt;/year&gt;&lt;/dates&gt;&lt;publisher&gt;Springer-Verlag New York&lt;/publisher&gt;&lt;isbn&gt;978-0-387-98141-3&lt;/isbn&gt;&lt;urls&gt;&lt;/urls&gt;&lt;electronic-resource-num&gt;10.1007/978-0-387-98141-3&lt;/electronic-resource-num&gt;&lt;/record&gt;&lt;/Cite&gt;&lt;/EndNote&gt;</w:instrText>
      </w:r>
      <w:r w:rsidR="00CC02C4">
        <w:fldChar w:fldCharType="separate"/>
      </w:r>
      <w:r w:rsidR="00D73EDB" w:rsidRPr="00D73EDB">
        <w:rPr>
          <w:noProof/>
          <w:vertAlign w:val="superscript"/>
        </w:rPr>
        <w:t>25, 26</w:t>
      </w:r>
      <w:r w:rsidR="00CC02C4">
        <w:fldChar w:fldCharType="end"/>
      </w:r>
      <w:r w:rsidR="003854BE">
        <w:t xml:space="preserve"> </w:t>
      </w:r>
      <w:r w:rsidR="001124DA">
        <w:t xml:space="preserve">Continuous outcome variables were HAZ, BAZ, FAZ, </w:t>
      </w:r>
      <w:r w:rsidR="001124DA" w:rsidRPr="00760D46">
        <w:t>haemoglobin concentration</w:t>
      </w:r>
      <w:r w:rsidR="00110A69">
        <w:t>,</w:t>
      </w:r>
      <w:r w:rsidR="001124DA" w:rsidRPr="00760D46">
        <w:t xml:space="preserve"> and </w:t>
      </w:r>
      <w:r w:rsidR="003F00DD">
        <w:t xml:space="preserve">systolic and diastolic </w:t>
      </w:r>
      <w:r w:rsidR="001124DA" w:rsidRPr="00760D46">
        <w:t>blood pressure</w:t>
      </w:r>
      <w:r w:rsidR="001124DA">
        <w:t>.</w:t>
      </w:r>
      <w:r w:rsidR="00BB42BC">
        <w:t xml:space="preserve"> These were compared across the three age groups using linear regression</w:t>
      </w:r>
      <w:r w:rsidR="006E6CC8">
        <w:t>.</w:t>
      </w:r>
      <w:r w:rsidR="009819F4">
        <w:t xml:space="preserve"> Residence of the core village of Keneba, Manduar and Kantong Kunda was included as a binary predictor. Season of measurement was also included as a binary predictor, comparing the wet (hungry) season lasting from July to October against the dry season. </w:t>
      </w:r>
      <w:r w:rsidR="006E6CC8">
        <w:t xml:space="preserve">For female participants, the analysis was repeated twice: first for all participants, then limited to nulliparous women. </w:t>
      </w:r>
      <w:r w:rsidR="00B65F18">
        <w:rPr>
          <w:rFonts w:cstheme="minorHAnsi"/>
        </w:rPr>
        <w:t xml:space="preserve">To test whether age differences depended on village of residence or season, interactions were added to the initial models. These were non-significant in all cases and so not reported or included.  Coefficients for the age-group terms in the unadjusted models were near-identical to those in the models adjusted for season and village </w:t>
      </w:r>
      <w:r w:rsidR="00103046">
        <w:rPr>
          <w:rFonts w:cstheme="minorHAnsi"/>
        </w:rPr>
        <w:t xml:space="preserve">and so only the adjusted models are included in the </w:t>
      </w:r>
      <w:r w:rsidR="00103046">
        <w:rPr>
          <w:rFonts w:cstheme="minorHAnsi"/>
        </w:rPr>
        <w:lastRenderedPageBreak/>
        <w:t xml:space="preserve">results.  </w:t>
      </w:r>
      <w:r w:rsidR="00B65F18" w:rsidRPr="00A45648">
        <w:rPr>
          <w:rFonts w:cstheme="minorHAnsi"/>
        </w:rPr>
        <w:t>For each model, QQ plots were inspected to check for normality of the residuals</w:t>
      </w:r>
      <w:r w:rsidR="00B65F18">
        <w:rPr>
          <w:rFonts w:cstheme="minorHAnsi"/>
        </w:rPr>
        <w:t>.</w:t>
      </w:r>
    </w:p>
    <w:p w14:paraId="3F2C8441" w14:textId="3349D898" w:rsidR="002532B5" w:rsidRDefault="002532B5" w:rsidP="002532B5">
      <w:pPr>
        <w:spacing w:line="360" w:lineRule="auto"/>
      </w:pPr>
      <w:r>
        <w:t xml:space="preserve">Comparisons between the adolescent groups and adults are given in Table 2. Coefficient estimates are shown with [95% confidence intervals] and are considered significant if </w:t>
      </w:r>
      <w:r>
        <w:rPr>
          <w:i/>
        </w:rPr>
        <w:t>p</w:t>
      </w:r>
      <w:r>
        <w:t xml:space="preserve"> &lt; 0.05. </w:t>
      </w:r>
    </w:p>
    <w:p w14:paraId="63A5388E" w14:textId="1B9DA7A7" w:rsidR="00526147" w:rsidRDefault="00526147" w:rsidP="008270AA">
      <w:pPr>
        <w:spacing w:line="360" w:lineRule="auto"/>
      </w:pPr>
    </w:p>
    <w:p w14:paraId="7806BCAD" w14:textId="77777777" w:rsidR="00033354" w:rsidRDefault="00033354" w:rsidP="008270AA">
      <w:pPr>
        <w:spacing w:line="360" w:lineRule="auto"/>
        <w:jc w:val="left"/>
        <w:rPr>
          <w:u w:val="single"/>
        </w:rPr>
      </w:pPr>
      <w:r>
        <w:br w:type="page"/>
      </w:r>
    </w:p>
    <w:p w14:paraId="23C63C48" w14:textId="57371AA9" w:rsidR="00526147" w:rsidRPr="00033354" w:rsidRDefault="00526147" w:rsidP="008270AA">
      <w:pPr>
        <w:pStyle w:val="Heading1"/>
        <w:spacing w:line="360" w:lineRule="auto"/>
        <w:rPr>
          <w:b/>
          <w:u w:val="none"/>
        </w:rPr>
      </w:pPr>
      <w:r w:rsidRPr="00033354">
        <w:rPr>
          <w:b/>
          <w:u w:val="none"/>
        </w:rPr>
        <w:lastRenderedPageBreak/>
        <w:t>Results</w:t>
      </w:r>
    </w:p>
    <w:p w14:paraId="1C18EDD8" w14:textId="37D2DB91" w:rsidR="00EE5FC7" w:rsidRDefault="006804FA" w:rsidP="008270AA">
      <w:pPr>
        <w:spacing w:line="360" w:lineRule="auto"/>
      </w:pPr>
      <w:r>
        <w:t>Descriptive statistics for each</w:t>
      </w:r>
      <w:r w:rsidR="005B643D">
        <w:t xml:space="preserve"> age group are shown in Table 1.</w:t>
      </w:r>
      <w:r>
        <w:t xml:space="preserve"> Continuous variables are summarised as means ± standard deviations and categorical variables as percentages.</w:t>
      </w:r>
      <w:r w:rsidR="00EF57A2">
        <w:t xml:space="preserve"> </w:t>
      </w:r>
      <w:r w:rsidR="00EE5FC7">
        <w:t xml:space="preserve">The distributions of the </w:t>
      </w:r>
      <w:r w:rsidR="006B4CC2">
        <w:t xml:space="preserve">anthropometric </w:t>
      </w:r>
      <w:r w:rsidR="00EE5FC7">
        <w:t xml:space="preserve">outcome variables across age groups are illustrated in Figure 1. </w:t>
      </w:r>
      <w:r w:rsidR="00D15309">
        <w:t xml:space="preserve">Between 20% and 29% of respondents in each age group were from the core villages of Keneba, Manduar and Kantong Kunda, and </w:t>
      </w:r>
      <w:r w:rsidR="00702A68">
        <w:t>there was an even distribution across months of the year for data collection across the age groups</w:t>
      </w:r>
      <w:r w:rsidR="00D15309">
        <w:t xml:space="preserve">. </w:t>
      </w:r>
      <w:r w:rsidR="00D15309" w:rsidRPr="00664F5C">
        <w:t xml:space="preserve">Many late adolescent girls (20%) had had at least one child, and </w:t>
      </w:r>
      <w:r w:rsidR="00D15309">
        <w:t>a majority of</w:t>
      </w:r>
      <w:r w:rsidR="00D15309" w:rsidRPr="00664F5C">
        <w:t xml:space="preserve"> </w:t>
      </w:r>
      <w:r w:rsidR="00D15309">
        <w:t xml:space="preserve">adult </w:t>
      </w:r>
      <w:r w:rsidR="00D15309" w:rsidRPr="00664F5C">
        <w:t>women (63%) had had at least three children. For 52% of adult women, the most recent child had been born within the last two years, suggesting that they might have been lactating at the time of the visit.</w:t>
      </w:r>
      <w:r w:rsidR="00B14CC8">
        <w:t xml:space="preserve"> </w:t>
      </w:r>
      <w:r w:rsidR="00B14CC8">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B14CC8">
        <w:instrText xml:space="preserve"> ADDIN EN.CITE </w:instrText>
      </w:r>
      <w:r w:rsidR="00B14CC8">
        <w:fldChar w:fldCharType="begin">
          <w:fldData xml:space="preserve">PEVuZE5vdGU+PENpdGU+PEF1dGhvcj5Fcmlrc2VuPC9BdXRob3I+PFllYXI+MjAxNzwvWWVhcj48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</w:fldData>
        </w:fldChar>
      </w:r>
      <w:r w:rsidR="00B14CC8">
        <w:instrText xml:space="preserve"> ADDIN EN.CITE.DATA </w:instrText>
      </w:r>
      <w:r w:rsidR="00B14CC8">
        <w:fldChar w:fldCharType="end"/>
      </w:r>
      <w:r w:rsidR="00B14CC8">
        <w:fldChar w:fldCharType="separate"/>
      </w:r>
      <w:r w:rsidR="00B14CC8" w:rsidRPr="00B14CC8">
        <w:rPr>
          <w:noProof/>
          <w:vertAlign w:val="superscript"/>
        </w:rPr>
        <w:t>18</w:t>
      </w:r>
      <w:r w:rsidR="00B14CC8">
        <w:fldChar w:fldCharType="end"/>
      </w:r>
    </w:p>
    <w:p w14:paraId="507CAAC3" w14:textId="17E0BB48" w:rsidR="00FB5C8C" w:rsidRPr="006804FA" w:rsidRDefault="00FB5C8C" w:rsidP="008270AA">
      <w:pPr>
        <w:spacing w:line="360" w:lineRule="auto"/>
      </w:pPr>
      <w:r>
        <w:t>Stunting was common among adolescent boys (25%) and among early adolescent girls (14%). Underweight was common among adolescent boys (</w:t>
      </w:r>
      <w:r w:rsidR="00A45648">
        <w:t xml:space="preserve">early </w:t>
      </w:r>
      <w:r>
        <w:t xml:space="preserve">46%, </w:t>
      </w:r>
      <w:r w:rsidR="00A45648">
        <w:t xml:space="preserve">late </w:t>
      </w:r>
      <w:r>
        <w:t>48%), adult men (20%) and adolescent girls (</w:t>
      </w:r>
      <w:r w:rsidR="00A45648">
        <w:t xml:space="preserve">early </w:t>
      </w:r>
      <w:r>
        <w:t xml:space="preserve">38%, </w:t>
      </w:r>
      <w:r w:rsidR="00A45648">
        <w:t xml:space="preserve">late </w:t>
      </w:r>
      <w:r>
        <w:t>12%), but adult women were more likely to be overweight (14%). Low body fat was common among late adolescent boys (16%) and girls (10%), and among adult men (25%), whereas high body fat was common among adult women (24%). Anaemia was common in all age groups and both sexes (from 22% in adult men to 58% in adult women), but this was rarely severe. Hypertension and impaired fasting glucose were rare.</w:t>
      </w:r>
    </w:p>
    <w:p w14:paraId="1EE0EE99" w14:textId="77777777" w:rsidR="00A44E8D" w:rsidRPr="005538F7" w:rsidRDefault="00A44E8D" w:rsidP="008270AA">
      <w:pPr>
        <w:spacing w:line="360" w:lineRule="auto"/>
      </w:pPr>
    </w:p>
    <w:p w14:paraId="6977DB58" w14:textId="79167BD7" w:rsidR="00664FEB" w:rsidRPr="00664FEB" w:rsidRDefault="00526147" w:rsidP="008270AA">
      <w:pPr>
        <w:pStyle w:val="Heading2"/>
        <w:spacing w:line="360" w:lineRule="auto"/>
      </w:pPr>
      <w:r>
        <w:lastRenderedPageBreak/>
        <w:t>Female</w:t>
      </w:r>
      <w:r w:rsidR="00664FEB">
        <w:t xml:space="preserve"> (all)</w:t>
      </w:r>
    </w:p>
    <w:p w14:paraId="6E9EA72C" w14:textId="49B2955D" w:rsidR="002563E4" w:rsidRDefault="002563E4" w:rsidP="008270AA">
      <w:pPr>
        <w:spacing w:line="360" w:lineRule="auto"/>
      </w:pPr>
      <w:r>
        <w:t>Adolescent girls in both age groups were shorter and had lower BMI and fat percent than adult women, relative to the reference populations. They also had lower blood pressure (lower SBP in early adolescence, lower DBP in both age groups), but higher haemoglobin concentration.</w:t>
      </w:r>
      <w:r w:rsidR="00095773">
        <w:t xml:space="preserve"> Residency in</w:t>
      </w:r>
      <w:r w:rsidR="005E4CA1">
        <w:t xml:space="preserve"> the core villages was associated with </w:t>
      </w:r>
      <w:r w:rsidR="00511762">
        <w:t>a higher</w:t>
      </w:r>
      <w:r w:rsidR="005E4CA1">
        <w:t xml:space="preserve"> BMI</w:t>
      </w:r>
      <w:r w:rsidR="00A91439">
        <w:t>. Fat percent, haemoglobin and blood pressure were lower during the wet season, but height was greater.</w:t>
      </w:r>
    </w:p>
    <w:p w14:paraId="74F4F0C1" w14:textId="7DF32EDD" w:rsidR="00664FEB" w:rsidRDefault="00664FEB" w:rsidP="008270AA">
      <w:pPr>
        <w:spacing w:line="360" w:lineRule="auto"/>
      </w:pPr>
    </w:p>
    <w:p w14:paraId="7559DAB4" w14:textId="0343288D" w:rsidR="00664FEB" w:rsidRDefault="00664FEB" w:rsidP="008270AA">
      <w:pPr>
        <w:pStyle w:val="Heading2"/>
        <w:spacing w:line="360" w:lineRule="auto"/>
      </w:pPr>
      <w:r>
        <w:t>Female (nulliparous)</w:t>
      </w:r>
    </w:p>
    <w:p w14:paraId="42775009" w14:textId="1672EB34" w:rsidR="002563E4" w:rsidRDefault="00BF4E05" w:rsidP="008270AA">
      <w:pPr>
        <w:spacing w:line="360" w:lineRule="auto"/>
      </w:pPr>
      <w:r>
        <w:t>When considering only nulliparous women, results remained very similar to thos</w:t>
      </w:r>
      <w:r w:rsidR="00A91439">
        <w:t xml:space="preserve">e in the complete female </w:t>
      </w:r>
      <w:r w:rsidR="00CA5E35">
        <w:t>group</w:t>
      </w:r>
      <w:r w:rsidR="00A91439">
        <w:t>. Exceptions were that t</w:t>
      </w:r>
      <w:r>
        <w:t xml:space="preserve">he difference in </w:t>
      </w:r>
      <w:r w:rsidR="00A91439">
        <w:t>fat percent</w:t>
      </w:r>
      <w:r>
        <w:t xml:space="preserve"> was no longer significant in </w:t>
      </w:r>
      <w:r w:rsidR="00A91439">
        <w:t>early</w:t>
      </w:r>
      <w:r>
        <w:t xml:space="preserve"> adolescence, SBP was significantly lower in late adolescence</w:t>
      </w:r>
      <w:r w:rsidR="00A91439">
        <w:t>, and there was no longer an effect of core village residence on BMI.</w:t>
      </w:r>
    </w:p>
    <w:p w14:paraId="0ACF53A8" w14:textId="70EBF84C" w:rsidR="005538F7" w:rsidRDefault="005538F7" w:rsidP="008270AA">
      <w:pPr>
        <w:spacing w:line="360" w:lineRule="auto"/>
      </w:pPr>
    </w:p>
    <w:p w14:paraId="384C8109" w14:textId="5FCD2A5B" w:rsidR="00526147" w:rsidRDefault="00526147" w:rsidP="008270AA">
      <w:pPr>
        <w:pStyle w:val="Heading2"/>
        <w:spacing w:line="360" w:lineRule="auto"/>
      </w:pPr>
      <w:r>
        <w:t>Male</w:t>
      </w:r>
    </w:p>
    <w:p w14:paraId="301A25B2" w14:textId="036F1FA6" w:rsidR="005538F7" w:rsidRDefault="00CA5E35" w:rsidP="008270AA">
      <w:pPr>
        <w:spacing w:line="360" w:lineRule="auto"/>
      </w:pPr>
      <w:r>
        <w:t xml:space="preserve">Adolescent boys were shorter and had lower BMI than adult men, relative to the reference population. Fat percent was lower in early adolescence but not in late adolescence. Haemoglobin concentration and blood pressure were lower in both adolescent groups than in adults. </w:t>
      </w:r>
      <w:r>
        <w:lastRenderedPageBreak/>
        <w:t>Core village residence was associated with</w:t>
      </w:r>
      <w:r w:rsidR="00567DC0">
        <w:t xml:space="preserve"> increased BMI and fat percent. During the wet season, BMI, fat percent, haemoglobin and blood pressure were all lower than during the dry season.</w:t>
      </w:r>
    </w:p>
    <w:p w14:paraId="5AAE2928" w14:textId="77777777" w:rsidR="00A91439" w:rsidRDefault="00A91439" w:rsidP="008270AA">
      <w:pPr>
        <w:spacing w:line="360" w:lineRule="auto"/>
      </w:pPr>
    </w:p>
    <w:p w14:paraId="0806ECA2" w14:textId="01BB35E5" w:rsidR="00526147" w:rsidRDefault="00526147" w:rsidP="008270AA">
      <w:pPr>
        <w:pStyle w:val="Heading2"/>
        <w:spacing w:line="360" w:lineRule="auto"/>
      </w:pPr>
      <w:r>
        <w:t>Pooled</w:t>
      </w:r>
      <w:r w:rsidR="00921482">
        <w:t xml:space="preserve"> females and males</w:t>
      </w:r>
    </w:p>
    <w:p w14:paraId="3CB8DD72" w14:textId="077CEF3C" w:rsidR="00567DC0" w:rsidRPr="00C06B6B" w:rsidRDefault="00567DC0" w:rsidP="008270AA">
      <w:pPr>
        <w:spacing w:line="360" w:lineRule="auto"/>
      </w:pPr>
      <w:r>
        <w:t xml:space="preserve">Sex differences in adult </w:t>
      </w:r>
      <w:r w:rsidR="007A480A">
        <w:t xml:space="preserve">HAZ </w:t>
      </w:r>
      <w:r>
        <w:t>were not significant, but men had lower BMI, lower fat percent, h</w:t>
      </w:r>
      <w:r w:rsidR="00EB670F">
        <w:t>igher haemoglobin concentration and</w:t>
      </w:r>
      <w:r>
        <w:t xml:space="preserve"> higher SBP than </w:t>
      </w:r>
      <w:r w:rsidR="007A480A">
        <w:t>wo</w:t>
      </w:r>
      <w:r>
        <w:t xml:space="preserve">men. The differences among age groups were significantly different between the sexes, for all outcomes except DBP. There were also significant sex differences in the effects of core village residence on fat percent, and </w:t>
      </w:r>
      <w:r w:rsidR="004B7B29">
        <w:t xml:space="preserve">in the effect </w:t>
      </w:r>
      <w:r>
        <w:t>of season of measurement on BMI and fat percent.</w:t>
      </w:r>
    </w:p>
    <w:p w14:paraId="3E4B0C9A" w14:textId="0BC27551" w:rsidR="00526147" w:rsidRDefault="00526147" w:rsidP="008270AA">
      <w:pPr>
        <w:spacing w:line="360" w:lineRule="auto"/>
      </w:pPr>
    </w:p>
    <w:p w14:paraId="3A736E17" w14:textId="77777777" w:rsidR="00033354" w:rsidRDefault="00033354" w:rsidP="008270AA">
      <w:pPr>
        <w:spacing w:line="360" w:lineRule="auto"/>
        <w:jc w:val="left"/>
        <w:rPr>
          <w:u w:val="single"/>
        </w:rPr>
      </w:pPr>
      <w:r>
        <w:br w:type="page"/>
      </w:r>
    </w:p>
    <w:p w14:paraId="3E1B65B0" w14:textId="35813FA5" w:rsidR="00526147" w:rsidRPr="00033354" w:rsidRDefault="00526147" w:rsidP="008270AA">
      <w:pPr>
        <w:pStyle w:val="Heading1"/>
        <w:spacing w:line="360" w:lineRule="auto"/>
        <w:rPr>
          <w:b/>
          <w:u w:val="none"/>
        </w:rPr>
      </w:pPr>
      <w:r w:rsidRPr="00033354">
        <w:rPr>
          <w:b/>
          <w:u w:val="none"/>
        </w:rPr>
        <w:lastRenderedPageBreak/>
        <w:t>Discussion</w:t>
      </w:r>
    </w:p>
    <w:p w14:paraId="04415EF6" w14:textId="49FEC06B" w:rsidR="002E16C7" w:rsidRDefault="00833149" w:rsidP="008270AA">
      <w:pPr>
        <w:pStyle w:val="Heading2"/>
        <w:spacing w:line="360" w:lineRule="auto"/>
        <w:rPr>
          <w:i w:val="0"/>
        </w:rPr>
      </w:pPr>
      <w:r>
        <w:rPr>
          <w:i w:val="0"/>
        </w:rPr>
        <w:t xml:space="preserve">In a population-based study of </w:t>
      </w:r>
      <w:r w:rsidR="00D0600F">
        <w:rPr>
          <w:i w:val="0"/>
        </w:rPr>
        <w:t>over 4000 individuals from a</w:t>
      </w:r>
      <w:r>
        <w:rPr>
          <w:i w:val="0"/>
        </w:rPr>
        <w:t xml:space="preserve"> rural, subsistence farming population, susceptible to malnutrition, this work has shown </w:t>
      </w:r>
      <w:r w:rsidR="00D0600F">
        <w:rPr>
          <w:i w:val="0"/>
        </w:rPr>
        <w:t xml:space="preserve">that towards the end of growth and in early-mid adulthood, there is low prevalence of stunting, overweight and obesity and in </w:t>
      </w:r>
      <w:r w:rsidR="008C6B34">
        <w:rPr>
          <w:i w:val="0"/>
        </w:rPr>
        <w:t xml:space="preserve">risk factors for </w:t>
      </w:r>
      <w:r w:rsidR="00D0600F">
        <w:rPr>
          <w:i w:val="0"/>
        </w:rPr>
        <w:t xml:space="preserve">cardiometabolic </w:t>
      </w:r>
      <w:r w:rsidR="008C6B34">
        <w:rPr>
          <w:i w:val="0"/>
        </w:rPr>
        <w:t xml:space="preserve">disease </w:t>
      </w:r>
      <w:r w:rsidR="00D0600F">
        <w:rPr>
          <w:i w:val="0"/>
        </w:rPr>
        <w:t>and anaemia</w:t>
      </w:r>
      <w:r>
        <w:rPr>
          <w:i w:val="0"/>
        </w:rPr>
        <w:t>.</w:t>
      </w:r>
      <w:r w:rsidR="00BF4845" w:rsidRPr="00BF4845">
        <w:rPr>
          <w:i w:val="0"/>
        </w:rPr>
        <w:t xml:space="preserve"> </w:t>
      </w:r>
      <w:r w:rsidR="00D0600F">
        <w:rPr>
          <w:i w:val="0"/>
        </w:rPr>
        <w:t xml:space="preserve">Males remain lighter and leaner than females, but </w:t>
      </w:r>
      <w:r w:rsidR="006B4800">
        <w:rPr>
          <w:i w:val="0"/>
        </w:rPr>
        <w:t xml:space="preserve">overall there were no </w:t>
      </w:r>
      <w:r w:rsidR="00D0600F">
        <w:rPr>
          <w:i w:val="0"/>
        </w:rPr>
        <w:t xml:space="preserve">significant differences between females and males for </w:t>
      </w:r>
      <w:r w:rsidR="00DC0FD5">
        <w:rPr>
          <w:i w:val="0"/>
        </w:rPr>
        <w:t xml:space="preserve">the </w:t>
      </w:r>
      <w:r w:rsidR="00D0600F">
        <w:rPr>
          <w:i w:val="0"/>
        </w:rPr>
        <w:t>markers of health</w:t>
      </w:r>
      <w:r w:rsidR="00DC0FD5">
        <w:rPr>
          <w:i w:val="0"/>
        </w:rPr>
        <w:t xml:space="preserve"> assessed</w:t>
      </w:r>
      <w:r w:rsidR="00D0600F">
        <w:rPr>
          <w:i w:val="0"/>
        </w:rPr>
        <w:t>.</w:t>
      </w:r>
    </w:p>
    <w:p w14:paraId="014CBA63" w14:textId="60EE252C" w:rsidR="00F23B1F" w:rsidRDefault="00103046" w:rsidP="00DC0FD5">
      <w:pPr>
        <w:pStyle w:val="Heading2"/>
        <w:spacing w:line="360" w:lineRule="auto"/>
        <w:rPr>
          <w:i w:val="0"/>
        </w:rPr>
      </w:pPr>
      <w:r>
        <w:rPr>
          <w:i w:val="0"/>
        </w:rPr>
        <w:t>T</w:t>
      </w:r>
      <w:r w:rsidR="00614B37" w:rsidRPr="00AE3EB4">
        <w:rPr>
          <w:i w:val="0"/>
        </w:rPr>
        <w:t>here were greater differences</w:t>
      </w:r>
      <w:r w:rsidR="00702A68">
        <w:rPr>
          <w:i w:val="0"/>
        </w:rPr>
        <w:t xml:space="preserve"> with age</w:t>
      </w:r>
      <w:r w:rsidR="00BF4845" w:rsidRPr="00AE3EB4">
        <w:rPr>
          <w:i w:val="0"/>
        </w:rPr>
        <w:t xml:space="preserve"> in BAZ and FAZ </w:t>
      </w:r>
      <w:r w:rsidR="00614B37" w:rsidRPr="00AE3EB4">
        <w:rPr>
          <w:i w:val="0"/>
        </w:rPr>
        <w:t xml:space="preserve">among boys than among girls, which is consistent with the </w:t>
      </w:r>
      <w:r w:rsidR="00C61FB4" w:rsidRPr="00AE3EB4">
        <w:rPr>
          <w:i w:val="0"/>
        </w:rPr>
        <w:t>more delayed</w:t>
      </w:r>
      <w:r w:rsidR="00614B37" w:rsidRPr="00AE3EB4">
        <w:rPr>
          <w:i w:val="0"/>
        </w:rPr>
        <w:t xml:space="preserve"> pubertal development of boys</w:t>
      </w:r>
      <w:r w:rsidR="00C61FB4" w:rsidRPr="00AE3EB4">
        <w:rPr>
          <w:i w:val="0"/>
        </w:rPr>
        <w:t xml:space="preserve"> compared to girls</w:t>
      </w:r>
      <w:r>
        <w:rPr>
          <w:i w:val="0"/>
        </w:rPr>
        <w:t>.  This is in contrast to previous reports of nutritional vulnerability in adolescent girls but is possible</w:t>
      </w:r>
      <w:r w:rsidR="00BF4845" w:rsidRPr="00AE3EB4">
        <w:rPr>
          <w:i w:val="0"/>
        </w:rPr>
        <w:t xml:space="preserve"> due to </w:t>
      </w:r>
      <w:r w:rsidR="00397112" w:rsidRPr="00AE3EB4">
        <w:rPr>
          <w:i w:val="0"/>
        </w:rPr>
        <w:t xml:space="preserve">an </w:t>
      </w:r>
      <w:r w:rsidR="00BF4845" w:rsidRPr="00AE3EB4">
        <w:rPr>
          <w:i w:val="0"/>
        </w:rPr>
        <w:t>increased sensitivity</w:t>
      </w:r>
      <w:r w:rsidR="00DC0FD5">
        <w:rPr>
          <w:i w:val="0"/>
        </w:rPr>
        <w:t xml:space="preserve"> of males</w:t>
      </w:r>
      <w:r w:rsidR="00BF4845" w:rsidRPr="00AE3EB4">
        <w:rPr>
          <w:i w:val="0"/>
        </w:rPr>
        <w:t xml:space="preserve"> to environmental challenges</w:t>
      </w:r>
      <w:r w:rsidR="00BE74AF">
        <w:rPr>
          <w:i w:val="0"/>
        </w:rPr>
        <w:t>.</w:t>
      </w:r>
      <w:r w:rsidR="00BF4845" w:rsidRPr="00AE3EB4">
        <w:rPr>
          <w:i w:val="0"/>
        </w:rPr>
        <w:t xml:space="preserve"> </w:t>
      </w:r>
      <w:r w:rsidR="0011307E">
        <w:rPr>
          <w:i w:val="0"/>
        </w:rPr>
        <w:fldChar w:fldCharType="begin">
          <w:fldData xml:space="preserve">PEVuZE5vdGU+PENpdGU+PEF1dGhvcj5Db2xlPC9BdXRob3I+PFllYXI+MjAxNTwvWWVhcj48UmVj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MTM4LTQzPC9wYWdlcz48dm9sdW1lPjEwMDwvdm9sdW1lPjxudW1iZXI+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kogQ2xpbiBFbmRvY3Jpbm9sIE1ldGFiPC9hYmJyLTE+PC9wZXJp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</w:fldData>
        </w:fldChar>
      </w:r>
      <w:r w:rsidR="002D0810">
        <w:rPr>
          <w:i w:val="0"/>
        </w:rPr>
        <w:instrText xml:space="preserve"> ADDIN EN.CITE </w:instrText>
      </w:r>
      <w:r w:rsidR="002D0810">
        <w:rPr>
          <w:i w:val="0"/>
        </w:rPr>
        <w:fldChar w:fldCharType="begin">
          <w:fldData xml:space="preserve">PEVuZE5vdGU+PENpdGU+PEF1dGhvcj5Db2xlPC9BdXRob3I+PFllYXI+MjAxNTwvWWVhcj48UmVj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MTM4LTQzPC9wYWdlcz48dm9sdW1lPjEwMDwvdm9sdW1lPjxudW1iZXI+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kogQ2xpbiBFbmRvY3Jpbm9sIE1ldGFiPC9hYmJyLTE+PC9wZXJp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</w:fldData>
        </w:fldChar>
      </w:r>
      <w:r w:rsidR="002D0810">
        <w:rPr>
          <w:i w:val="0"/>
        </w:rPr>
        <w:instrText xml:space="preserve"> ADDIN EN.CITE.DATA </w:instrText>
      </w:r>
      <w:r w:rsidR="002D0810">
        <w:rPr>
          <w:i w:val="0"/>
        </w:rPr>
      </w:r>
      <w:r w:rsidR="002D0810">
        <w:rPr>
          <w:i w:val="0"/>
        </w:rPr>
        <w:fldChar w:fldCharType="end"/>
      </w:r>
      <w:r w:rsidR="0011307E">
        <w:rPr>
          <w:i w:val="0"/>
        </w:rPr>
      </w:r>
      <w:r w:rsidR="0011307E">
        <w:rPr>
          <w:i w:val="0"/>
        </w:rPr>
        <w:fldChar w:fldCharType="separate"/>
      </w:r>
      <w:r w:rsidR="002D0810" w:rsidRPr="002D0810">
        <w:rPr>
          <w:i w:val="0"/>
          <w:noProof/>
          <w:vertAlign w:val="superscript"/>
        </w:rPr>
        <w:t>1, 5, 7, 8</w:t>
      </w:r>
      <w:r w:rsidR="0011307E">
        <w:rPr>
          <w:i w:val="0"/>
        </w:rPr>
        <w:fldChar w:fldCharType="end"/>
      </w:r>
      <w:r w:rsidR="00DC0FD5">
        <w:rPr>
          <w:i w:val="0"/>
        </w:rPr>
        <w:t xml:space="preserve"> </w:t>
      </w:r>
      <w:r w:rsidR="00B14CC8">
        <w:rPr>
          <w:i w:val="0"/>
        </w:rPr>
        <w:fldChar w:fldCharType="begin">
          <w:fldData xml:space="preserve">PEVuZE5vdGU+PENpdGU+PEF1dGhvcj5KdXdhcmE8L0F1dGhvcj48WWVhcj4yMDE2PC9ZZWFyPjxS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==
</w:fldData>
        </w:fldChar>
      </w:r>
      <w:r w:rsidR="00B14CC8">
        <w:rPr>
          <w:i w:val="0"/>
        </w:rPr>
        <w:instrText xml:space="preserve"> ADDIN EN.CITE </w:instrText>
      </w:r>
      <w:r w:rsidR="00B14CC8">
        <w:rPr>
          <w:i w:val="0"/>
        </w:rPr>
        <w:fldChar w:fldCharType="begin">
          <w:fldData xml:space="preserve">PEVuZE5vdGU+PENpdGU+PEF1dGhvcj5KdXdhcmE8L0F1dGhvcj48WWVhcj4yMDE2PC9ZZWFyPjxS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==
</w:fldData>
        </w:fldChar>
      </w:r>
      <w:r w:rsidR="00B14CC8">
        <w:rPr>
          <w:i w:val="0"/>
        </w:rPr>
        <w:instrText xml:space="preserve"> ADDIN EN.CITE.DATA </w:instrText>
      </w:r>
      <w:r w:rsidR="00B14CC8">
        <w:rPr>
          <w:i w:val="0"/>
        </w:rPr>
      </w:r>
      <w:r w:rsidR="00B14CC8">
        <w:rPr>
          <w:i w:val="0"/>
        </w:rPr>
        <w:fldChar w:fldCharType="end"/>
      </w:r>
      <w:r w:rsidR="00B14CC8">
        <w:rPr>
          <w:i w:val="0"/>
        </w:rPr>
      </w:r>
      <w:r w:rsidR="00B14CC8">
        <w:rPr>
          <w:i w:val="0"/>
        </w:rPr>
        <w:fldChar w:fldCharType="separate"/>
      </w:r>
      <w:r w:rsidR="00B14CC8" w:rsidRPr="00B14CC8">
        <w:rPr>
          <w:i w:val="0"/>
          <w:noProof/>
          <w:vertAlign w:val="superscript"/>
        </w:rPr>
        <w:t>27</w:t>
      </w:r>
      <w:r w:rsidR="00B14CC8">
        <w:rPr>
          <w:i w:val="0"/>
        </w:rPr>
        <w:fldChar w:fldCharType="end"/>
      </w:r>
      <w:r w:rsidR="00DF004E">
        <w:rPr>
          <w:i w:val="0"/>
        </w:rPr>
        <w:t xml:space="preserve"> </w:t>
      </w:r>
      <w:r w:rsidR="0064078C" w:rsidRPr="00AE3EB4">
        <w:rPr>
          <w:i w:val="0"/>
        </w:rPr>
        <w:t>However, due to known delays in pubertal development in this population, these results cannot necessarily be interpreted as a signal of nutritional vulnerability</w:t>
      </w:r>
      <w:r w:rsidR="00BE74AF">
        <w:rPr>
          <w:i w:val="0"/>
        </w:rPr>
        <w:t>.</w:t>
      </w:r>
      <w:r w:rsidR="00491C7F">
        <w:rPr>
          <w:i w:val="0"/>
        </w:rPr>
        <w:t xml:space="preserve"> </w:t>
      </w:r>
      <w:r w:rsidR="00491C7F">
        <w:rPr>
          <w:i w:val="0"/>
        </w:rPr>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rPr>
          <w:i w:val="0"/>
        </w:rPr>
        <w:instrText xml:space="preserve"> ADDIN EN.CITE </w:instrText>
      </w:r>
      <w:r w:rsidR="002D0810">
        <w:rPr>
          <w:i w:val="0"/>
        </w:rPr>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rPr>
          <w:i w:val="0"/>
        </w:rPr>
        <w:instrText xml:space="preserve"> ADDIN EN.CITE.DATA </w:instrText>
      </w:r>
      <w:r w:rsidR="002D0810">
        <w:rPr>
          <w:i w:val="0"/>
        </w:rPr>
      </w:r>
      <w:r w:rsidR="002D0810">
        <w:rPr>
          <w:i w:val="0"/>
        </w:rPr>
        <w:fldChar w:fldCharType="end"/>
      </w:r>
      <w:r w:rsidR="00491C7F">
        <w:rPr>
          <w:i w:val="0"/>
        </w:rPr>
      </w:r>
      <w:r w:rsidR="00491C7F">
        <w:rPr>
          <w:i w:val="0"/>
        </w:rPr>
        <w:fldChar w:fldCharType="separate"/>
      </w:r>
      <w:r w:rsidR="002D0810" w:rsidRPr="002D0810">
        <w:rPr>
          <w:i w:val="0"/>
          <w:noProof/>
          <w:vertAlign w:val="superscript"/>
        </w:rPr>
        <w:t>13</w:t>
      </w:r>
      <w:r w:rsidR="00491C7F">
        <w:rPr>
          <w:i w:val="0"/>
        </w:rPr>
        <w:fldChar w:fldCharType="end"/>
      </w:r>
      <w:r w:rsidR="00DC0FD5">
        <w:rPr>
          <w:i w:val="0"/>
        </w:rPr>
        <w:t xml:space="preserve"> </w:t>
      </w:r>
      <w:r w:rsidR="0064078C" w:rsidRPr="00AE3EB4">
        <w:rPr>
          <w:i w:val="0"/>
        </w:rPr>
        <w:t xml:space="preserve">Growth references are created according to chronological age, which is the simplest, globally consistent, assessment of an individual’s </w:t>
      </w:r>
      <w:r w:rsidR="00EC4555" w:rsidRPr="00AE3EB4">
        <w:rPr>
          <w:i w:val="0"/>
        </w:rPr>
        <w:t>age</w:t>
      </w:r>
      <w:r w:rsidR="0064078C" w:rsidRPr="00AE3EB4">
        <w:rPr>
          <w:i w:val="0"/>
        </w:rPr>
        <w:t xml:space="preserve">. However, it is well-recognised that chronological age is limited </w:t>
      </w:r>
      <w:r w:rsidR="00FF02DC">
        <w:rPr>
          <w:i w:val="0"/>
        </w:rPr>
        <w:t xml:space="preserve">as a </w:t>
      </w:r>
      <w:r w:rsidR="0064078C" w:rsidRPr="00AE3EB4">
        <w:rPr>
          <w:i w:val="0"/>
        </w:rPr>
        <w:t xml:space="preserve">reflection of maturity, particularly when delayed </w:t>
      </w:r>
      <w:r w:rsidR="00702A68">
        <w:rPr>
          <w:i w:val="0"/>
        </w:rPr>
        <w:t>or</w:t>
      </w:r>
      <w:r w:rsidR="00702A68" w:rsidRPr="00AE3EB4">
        <w:rPr>
          <w:i w:val="0"/>
        </w:rPr>
        <w:t xml:space="preserve"> </w:t>
      </w:r>
      <w:r w:rsidR="0064078C" w:rsidRPr="00AE3EB4">
        <w:rPr>
          <w:i w:val="0"/>
        </w:rPr>
        <w:t xml:space="preserve">precocious puberty occurs due to an underlying chronic disease or, as it the case in the current population, due to </w:t>
      </w:r>
      <w:r w:rsidR="00DC0FD5">
        <w:rPr>
          <w:i w:val="0"/>
        </w:rPr>
        <w:t xml:space="preserve">environmental constraint. </w:t>
      </w:r>
      <w:r w:rsidR="0064078C" w:rsidRPr="00AE3EB4">
        <w:rPr>
          <w:i w:val="0"/>
        </w:rPr>
        <w:t xml:space="preserve">As such it is difficult to determine whether a low HAZ or BAZ, </w:t>
      </w:r>
      <w:r w:rsidR="00397112" w:rsidRPr="00AE3EB4">
        <w:rPr>
          <w:i w:val="0"/>
        </w:rPr>
        <w:t xml:space="preserve">is </w:t>
      </w:r>
      <w:r w:rsidR="0064078C" w:rsidRPr="00AE3EB4">
        <w:rPr>
          <w:i w:val="0"/>
        </w:rPr>
        <w:t>due to a physiological deficit in growth or due to delayed puberty, an</w:t>
      </w:r>
      <w:r w:rsidR="00397112" w:rsidRPr="00AE3EB4">
        <w:rPr>
          <w:i w:val="0"/>
        </w:rPr>
        <w:t>d</w:t>
      </w:r>
      <w:r w:rsidR="0064078C" w:rsidRPr="00AE3EB4">
        <w:rPr>
          <w:i w:val="0"/>
        </w:rPr>
        <w:t xml:space="preserve"> </w:t>
      </w:r>
      <w:r w:rsidR="0064078C" w:rsidRPr="00AE3EB4">
        <w:rPr>
          <w:i w:val="0"/>
        </w:rPr>
        <w:lastRenderedPageBreak/>
        <w:t xml:space="preserve">in-turn the subsequent impact on final height or body composition. </w:t>
      </w:r>
      <w:r w:rsidR="0025131C">
        <w:rPr>
          <w:i w:val="0"/>
        </w:rPr>
        <w:t>Previous work from The Gambia indicated the longer growth period and later puberty in the Kian</w:t>
      </w:r>
      <w:r w:rsidR="00DF004E">
        <w:rPr>
          <w:i w:val="0"/>
        </w:rPr>
        <w:t>g</w:t>
      </w:r>
      <w:r w:rsidR="0025131C">
        <w:rPr>
          <w:i w:val="0"/>
        </w:rPr>
        <w:t xml:space="preserve"> West population allow some ‘catch-up’ of height growth. </w:t>
      </w:r>
      <w:r w:rsidR="0025131C">
        <w:rPr>
          <w:i w:val="0"/>
        </w:rPr>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rPr>
          <w:i w:val="0"/>
        </w:rPr>
        <w:instrText xml:space="preserve"> ADDIN EN.CITE </w:instrText>
      </w:r>
      <w:r w:rsidR="002D0810">
        <w:rPr>
          <w:i w:val="0"/>
        </w:rPr>
        <w:fldChar w:fldCharType="begin">
          <w:fldData xml:space="preserve">PEVuZE5vdGU+PENpdGU+PEF1dGhvcj5QcmVudGljZTwvQXV0aG9yPjxZZWFyPjIwMTM8L1llYXI+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</w:fldData>
        </w:fldChar>
      </w:r>
      <w:r w:rsidR="002D0810">
        <w:rPr>
          <w:i w:val="0"/>
        </w:rPr>
        <w:instrText xml:space="preserve"> ADDIN EN.CITE.DATA </w:instrText>
      </w:r>
      <w:r w:rsidR="002D0810">
        <w:rPr>
          <w:i w:val="0"/>
        </w:rPr>
      </w:r>
      <w:r w:rsidR="002D0810">
        <w:rPr>
          <w:i w:val="0"/>
        </w:rPr>
        <w:fldChar w:fldCharType="end"/>
      </w:r>
      <w:r w:rsidR="0025131C">
        <w:rPr>
          <w:i w:val="0"/>
        </w:rPr>
      </w:r>
      <w:r w:rsidR="0025131C">
        <w:rPr>
          <w:i w:val="0"/>
        </w:rPr>
        <w:fldChar w:fldCharType="separate"/>
      </w:r>
      <w:r w:rsidR="002D0810" w:rsidRPr="002D0810">
        <w:rPr>
          <w:i w:val="0"/>
          <w:noProof/>
          <w:vertAlign w:val="superscript"/>
        </w:rPr>
        <w:t>13</w:t>
      </w:r>
      <w:r w:rsidR="0025131C">
        <w:rPr>
          <w:i w:val="0"/>
        </w:rPr>
        <w:fldChar w:fldCharType="end"/>
      </w:r>
      <w:r w:rsidR="0025131C">
        <w:rPr>
          <w:i w:val="0"/>
        </w:rPr>
        <w:t xml:space="preserve">  In agreement with this, </w:t>
      </w:r>
      <w:r w:rsidR="00AB48AF" w:rsidRPr="00213648">
        <w:rPr>
          <w:i w:val="0"/>
        </w:rPr>
        <w:t xml:space="preserve"> the results of the current</w:t>
      </w:r>
      <w:r w:rsidR="0025131C">
        <w:rPr>
          <w:i w:val="0"/>
        </w:rPr>
        <w:t xml:space="preserve"> cross-sectional</w:t>
      </w:r>
      <w:r w:rsidR="00AB48AF" w:rsidRPr="00213648">
        <w:rPr>
          <w:i w:val="0"/>
        </w:rPr>
        <w:t xml:space="preserve"> study </w:t>
      </w:r>
      <w:r w:rsidR="00A45648">
        <w:rPr>
          <w:i w:val="0"/>
        </w:rPr>
        <w:t>suggest</w:t>
      </w:r>
      <w:r w:rsidR="00A45648" w:rsidRPr="00213648">
        <w:rPr>
          <w:i w:val="0"/>
        </w:rPr>
        <w:t xml:space="preserve"> </w:t>
      </w:r>
      <w:r w:rsidR="00AB48AF" w:rsidRPr="00213648">
        <w:rPr>
          <w:i w:val="0"/>
        </w:rPr>
        <w:t xml:space="preserve">that delayed puberty is the </w:t>
      </w:r>
      <w:r w:rsidR="00E10155">
        <w:rPr>
          <w:i w:val="0"/>
        </w:rPr>
        <w:t>likely</w:t>
      </w:r>
      <w:r w:rsidR="00E10155" w:rsidRPr="00213648">
        <w:rPr>
          <w:i w:val="0"/>
        </w:rPr>
        <w:t xml:space="preserve"> </w:t>
      </w:r>
      <w:r w:rsidR="00AB48AF" w:rsidRPr="00213648">
        <w:rPr>
          <w:i w:val="0"/>
        </w:rPr>
        <w:t>reason for the observations</w:t>
      </w:r>
      <w:r w:rsidR="00DC0FD5">
        <w:rPr>
          <w:i w:val="0"/>
        </w:rPr>
        <w:t xml:space="preserve"> of group differences in growth</w:t>
      </w:r>
      <w:r w:rsidR="00E10155">
        <w:rPr>
          <w:i w:val="0"/>
        </w:rPr>
        <w:t>.  Most</w:t>
      </w:r>
      <w:r w:rsidR="00AB48AF" w:rsidRPr="00213648">
        <w:rPr>
          <w:i w:val="0"/>
        </w:rPr>
        <w:t xml:space="preserve"> particularly for HAZ, where </w:t>
      </w:r>
      <w:r w:rsidR="00FF02DC">
        <w:rPr>
          <w:i w:val="0"/>
        </w:rPr>
        <w:t>z</w:t>
      </w:r>
      <w:r w:rsidR="00AB48AF" w:rsidRPr="00213648">
        <w:rPr>
          <w:i w:val="0"/>
        </w:rPr>
        <w:t>-scores are almost zero in the adult group</w:t>
      </w:r>
      <w:r w:rsidR="004D72EB">
        <w:rPr>
          <w:i w:val="0"/>
        </w:rPr>
        <w:t xml:space="preserve"> indicating the longer and slower growth period in this population does not, at the population level, impair final adult height</w:t>
      </w:r>
      <w:r w:rsidR="00DC0FD5">
        <w:rPr>
          <w:i w:val="0"/>
        </w:rPr>
        <w:t xml:space="preserve">. </w:t>
      </w:r>
      <w:r w:rsidR="00D734C3">
        <w:rPr>
          <w:i w:val="0"/>
        </w:rPr>
        <w:t xml:space="preserve">Similarly for girls BAZ, </w:t>
      </w:r>
      <w:r w:rsidR="00CF3E28">
        <w:rPr>
          <w:i w:val="0"/>
        </w:rPr>
        <w:t xml:space="preserve">FAZ </w:t>
      </w:r>
      <w:r w:rsidR="00D734C3">
        <w:rPr>
          <w:i w:val="0"/>
        </w:rPr>
        <w:t>z-scores are cl</w:t>
      </w:r>
      <w:r w:rsidR="00DC0FD5">
        <w:rPr>
          <w:i w:val="0"/>
        </w:rPr>
        <w:t xml:space="preserve">ose to </w:t>
      </w:r>
      <w:r w:rsidR="00E10155">
        <w:rPr>
          <w:i w:val="0"/>
        </w:rPr>
        <w:t xml:space="preserve">zero </w:t>
      </w:r>
      <w:r w:rsidR="00DC0FD5">
        <w:rPr>
          <w:i w:val="0"/>
        </w:rPr>
        <w:t xml:space="preserve">by the end of growth. </w:t>
      </w:r>
      <w:r w:rsidR="002454E3">
        <w:rPr>
          <w:i w:val="0"/>
        </w:rPr>
        <w:t>To</w:t>
      </w:r>
      <w:r w:rsidR="00AB48AF" w:rsidRPr="00213648">
        <w:rPr>
          <w:i w:val="0"/>
        </w:rPr>
        <w:t xml:space="preserve"> confirm </w:t>
      </w:r>
      <w:r w:rsidR="00DF004E" w:rsidRPr="00213648">
        <w:rPr>
          <w:i w:val="0"/>
        </w:rPr>
        <w:t>th</w:t>
      </w:r>
      <w:r w:rsidR="00DF004E">
        <w:rPr>
          <w:i w:val="0"/>
        </w:rPr>
        <w:t>ese observations</w:t>
      </w:r>
      <w:r w:rsidR="00AB48AF" w:rsidRPr="00213648">
        <w:rPr>
          <w:i w:val="0"/>
        </w:rPr>
        <w:t xml:space="preserve">, longitudinal studies </w:t>
      </w:r>
      <w:r w:rsidR="00E10155">
        <w:rPr>
          <w:i w:val="0"/>
        </w:rPr>
        <w:t xml:space="preserve">and/ or </w:t>
      </w:r>
      <w:r w:rsidR="00AB48AF" w:rsidRPr="00213648">
        <w:rPr>
          <w:i w:val="0"/>
        </w:rPr>
        <w:t>more direct assessment of pubertal stage</w:t>
      </w:r>
      <w:r w:rsidR="00E10155">
        <w:rPr>
          <w:i w:val="0"/>
        </w:rPr>
        <w:t xml:space="preserve"> or</w:t>
      </w:r>
      <w:r w:rsidR="00AB48AF" w:rsidRPr="00213648">
        <w:rPr>
          <w:i w:val="0"/>
        </w:rPr>
        <w:t xml:space="preserve"> maturity</w:t>
      </w:r>
      <w:r w:rsidR="00E10155" w:rsidRPr="00213648">
        <w:rPr>
          <w:i w:val="0"/>
        </w:rPr>
        <w:t>, such as bone ageing or Tanner staging</w:t>
      </w:r>
      <w:r w:rsidR="00E10155">
        <w:rPr>
          <w:i w:val="0"/>
        </w:rPr>
        <w:t>,</w:t>
      </w:r>
      <w:r w:rsidR="00AB48AF" w:rsidRPr="00213648">
        <w:rPr>
          <w:i w:val="0"/>
        </w:rPr>
        <w:t xml:space="preserve"> </w:t>
      </w:r>
      <w:r w:rsidR="00E10155">
        <w:rPr>
          <w:i w:val="0"/>
        </w:rPr>
        <w:t>are</w:t>
      </w:r>
      <w:r w:rsidR="00E10155" w:rsidRPr="00213648">
        <w:rPr>
          <w:i w:val="0"/>
        </w:rPr>
        <w:t xml:space="preserve"> </w:t>
      </w:r>
      <w:r w:rsidR="00AB48AF" w:rsidRPr="00213648">
        <w:rPr>
          <w:i w:val="0"/>
        </w:rPr>
        <w:t>required</w:t>
      </w:r>
      <w:r w:rsidR="00BE74AF">
        <w:rPr>
          <w:i w:val="0"/>
        </w:rPr>
        <w:t>.</w:t>
      </w:r>
      <w:r w:rsidR="00AB48AF" w:rsidRPr="00213648">
        <w:rPr>
          <w:i w:val="0"/>
        </w:rPr>
        <w:t xml:space="preserve"> </w:t>
      </w:r>
      <w:r w:rsidR="00491C7F">
        <w:rPr>
          <w:i w:val="0"/>
        </w:rPr>
        <w:fldChar w:fldCharType="begin">
          <w:fldData xml:space="preserve">PEVuZE5vdGU+PENpdGU+PEF1dGhvcj5Db2xlPC9BdXRob3I+PFllYXI+MjAxNTwvWWVhcj48UmVj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EzOC00MzwvcGFnZXM+PHZvbHVtZT4xMDA8L3ZvbHVtZT48bnVtYmVyPjI8L251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</w:fldData>
        </w:fldChar>
      </w:r>
      <w:r w:rsidR="00B14CC8">
        <w:rPr>
          <w:i w:val="0"/>
        </w:rPr>
        <w:instrText xml:space="preserve"> ADDIN EN.CITE </w:instrText>
      </w:r>
      <w:r w:rsidR="00B14CC8">
        <w:rPr>
          <w:i w:val="0"/>
        </w:rPr>
        <w:fldChar w:fldCharType="begin">
          <w:fldData xml:space="preserve">PEVuZE5vdGU+PENpdGU+PEF1dGhvcj5Db2xlPC9BdXRob3I+PFllYXI+MjAxNTwvWWVhcj48UmVj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EzOC00MzwvcGFnZXM+PHZvbHVtZT4xMDA8L3ZvbHVtZT48bnVtYmVyPjI8L251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</w:fldData>
        </w:fldChar>
      </w:r>
      <w:r w:rsidR="00B14CC8">
        <w:rPr>
          <w:i w:val="0"/>
        </w:rPr>
        <w:instrText xml:space="preserve"> ADDIN EN.CITE.DATA </w:instrText>
      </w:r>
      <w:r w:rsidR="00B14CC8">
        <w:rPr>
          <w:i w:val="0"/>
        </w:rPr>
      </w:r>
      <w:r w:rsidR="00B14CC8">
        <w:rPr>
          <w:i w:val="0"/>
        </w:rPr>
        <w:fldChar w:fldCharType="end"/>
      </w:r>
      <w:r w:rsidR="00491C7F">
        <w:rPr>
          <w:i w:val="0"/>
        </w:rPr>
      </w:r>
      <w:r w:rsidR="00491C7F">
        <w:rPr>
          <w:i w:val="0"/>
        </w:rPr>
        <w:fldChar w:fldCharType="separate"/>
      </w:r>
      <w:r w:rsidR="00B14CC8" w:rsidRPr="00B14CC8">
        <w:rPr>
          <w:i w:val="0"/>
          <w:noProof/>
          <w:vertAlign w:val="superscript"/>
        </w:rPr>
        <w:t>8, 28</w:t>
      </w:r>
      <w:r w:rsidR="00491C7F">
        <w:rPr>
          <w:i w:val="0"/>
        </w:rPr>
        <w:fldChar w:fldCharType="end"/>
      </w:r>
      <w:r w:rsidR="00DC0FD5">
        <w:rPr>
          <w:i w:val="0"/>
        </w:rPr>
        <w:t xml:space="preserve"> </w:t>
      </w:r>
      <w:r w:rsidR="0064078C" w:rsidRPr="00AE3EB4">
        <w:rPr>
          <w:i w:val="0"/>
        </w:rPr>
        <w:t>Regardless, the impact of later</w:t>
      </w:r>
      <w:r w:rsidR="0091560F">
        <w:rPr>
          <w:i w:val="0"/>
        </w:rPr>
        <w:t xml:space="preserve"> or slower</w:t>
      </w:r>
      <w:r w:rsidR="0064078C" w:rsidRPr="00AE3EB4">
        <w:rPr>
          <w:i w:val="0"/>
        </w:rPr>
        <w:t xml:space="preserve"> pubertal growth on increased risk of future disease, is well-described in higher income populations, </w:t>
      </w:r>
      <w:r w:rsidR="00EC05C8">
        <w:rPr>
          <w:i w:val="0"/>
        </w:rPr>
        <w:t>showing later pubertal growth to be associated with higher risk of cardiovascular and musculoskeletal disease</w:t>
      </w:r>
      <w:r w:rsidR="00BE74AF">
        <w:rPr>
          <w:i w:val="0"/>
        </w:rPr>
        <w:t>.</w:t>
      </w:r>
      <w:r w:rsidR="00EC05C8">
        <w:rPr>
          <w:i w:val="0"/>
        </w:rPr>
        <w:t xml:space="preserve"> </w:t>
      </w:r>
      <w:r w:rsidR="008C6B34">
        <w:rPr>
          <w:i w:val="0"/>
        </w:rPr>
        <w:fldChar w:fldCharType="begin">
          <w:fldData xml:space="preserve">PEVuZE5vdGU+PENpdGU+PEF1dGhvcj5Db2xlPC9BdXRob3I+PFllYXI+MjAxNjwvWWVhcj48UmVj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C9hdXRob3JzPjwvY29udHJpYnV0b3JzPjxhdXRoLWFkZHJlc3M+TWVkaWNhbCBSZXNl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</w:fldData>
        </w:fldChar>
      </w:r>
      <w:r w:rsidR="00B14CC8">
        <w:rPr>
          <w:i w:val="0"/>
        </w:rPr>
        <w:instrText xml:space="preserve"> ADDIN EN.CITE </w:instrText>
      </w:r>
      <w:r w:rsidR="00B14CC8">
        <w:rPr>
          <w:i w:val="0"/>
        </w:rPr>
        <w:fldChar w:fldCharType="begin">
          <w:fldData xml:space="preserve">PEVuZE5vdGU+PENpdGU+PEF1dGhvcj5Db2xlPC9BdXRob3I+PFllYXI+MjAxNjwvWWVhcj48UmVj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C9hdXRob3JzPjwvY29udHJpYnV0b3JzPjxhdXRoLWFkZHJlc3M+TWVkaWNhbCBSZXNl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</w:fldData>
        </w:fldChar>
      </w:r>
      <w:r w:rsidR="00B14CC8">
        <w:rPr>
          <w:i w:val="0"/>
        </w:rPr>
        <w:instrText xml:space="preserve"> ADDIN EN.CITE.DATA </w:instrText>
      </w:r>
      <w:r w:rsidR="00B14CC8">
        <w:rPr>
          <w:i w:val="0"/>
        </w:rPr>
      </w:r>
      <w:r w:rsidR="00B14CC8">
        <w:rPr>
          <w:i w:val="0"/>
        </w:rPr>
        <w:fldChar w:fldCharType="end"/>
      </w:r>
      <w:r w:rsidR="008C6B34">
        <w:rPr>
          <w:i w:val="0"/>
        </w:rPr>
      </w:r>
      <w:r w:rsidR="008C6B34">
        <w:rPr>
          <w:i w:val="0"/>
        </w:rPr>
        <w:fldChar w:fldCharType="separate"/>
      </w:r>
      <w:r w:rsidR="00B14CC8" w:rsidRPr="00B14CC8">
        <w:rPr>
          <w:i w:val="0"/>
          <w:noProof/>
          <w:vertAlign w:val="superscript"/>
        </w:rPr>
        <w:t>9, 10, 29</w:t>
      </w:r>
      <w:r w:rsidR="008C6B34">
        <w:rPr>
          <w:i w:val="0"/>
        </w:rPr>
        <w:fldChar w:fldCharType="end"/>
      </w:r>
      <w:r w:rsidR="00DC0FD5">
        <w:rPr>
          <w:i w:val="0"/>
        </w:rPr>
        <w:t xml:space="preserve"> </w:t>
      </w:r>
      <w:r w:rsidR="00EC05C8">
        <w:rPr>
          <w:i w:val="0"/>
        </w:rPr>
        <w:t>In LMICs less is known about the impact of</w:t>
      </w:r>
      <w:r w:rsidR="00C056FF">
        <w:rPr>
          <w:i w:val="0"/>
        </w:rPr>
        <w:t xml:space="preserve"> pubertal timing on </w:t>
      </w:r>
      <w:r w:rsidR="00EC05C8">
        <w:rPr>
          <w:i w:val="0"/>
        </w:rPr>
        <w:t xml:space="preserve">linear and somatic growth during adolescence </w:t>
      </w:r>
      <w:r w:rsidR="00C056FF">
        <w:rPr>
          <w:i w:val="0"/>
        </w:rPr>
        <w:t xml:space="preserve">or </w:t>
      </w:r>
      <w:r w:rsidR="00EC05C8">
        <w:rPr>
          <w:i w:val="0"/>
        </w:rPr>
        <w:t>on final height, weight and future health outcomes</w:t>
      </w:r>
      <w:r w:rsidR="00BE74AF">
        <w:rPr>
          <w:i w:val="0"/>
        </w:rPr>
        <w:t>.</w:t>
      </w:r>
      <w:r w:rsidR="00EC05C8">
        <w:rPr>
          <w:i w:val="0"/>
        </w:rPr>
        <w:t xml:space="preserve"> </w:t>
      </w:r>
      <w:r w:rsidR="008C6B34">
        <w:rPr>
          <w:i w:val="0"/>
        </w:rPr>
        <w:fldChar w:fldCharType="begin">
          <w:fldData xml:space="preserve">PEVuZE5vdGU+PENpdGU+PEF1dGhvcj5EYXM8L0F1dGhvcj48WWVhcj4yMDE3PC9ZZWFyPjxSZWNO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</w:fldData>
        </w:fldChar>
      </w:r>
      <w:r w:rsidR="00B14CC8">
        <w:rPr>
          <w:i w:val="0"/>
        </w:rPr>
        <w:instrText xml:space="preserve"> ADDIN EN.CITE </w:instrText>
      </w:r>
      <w:r w:rsidR="00B14CC8">
        <w:rPr>
          <w:i w:val="0"/>
        </w:rPr>
        <w:fldChar w:fldCharType="begin">
          <w:fldData xml:space="preserve">PEVuZE5vdGU+PENpdGU+PEF1dGhvcj5EYXM8L0F1dGhvcj48WWVhcj4yMDE3PC9ZZWFyPjxSZWNO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</w:fldData>
        </w:fldChar>
      </w:r>
      <w:r w:rsidR="00B14CC8">
        <w:rPr>
          <w:i w:val="0"/>
        </w:rPr>
        <w:instrText xml:space="preserve"> ADDIN EN.CITE.DATA </w:instrText>
      </w:r>
      <w:r w:rsidR="00B14CC8">
        <w:rPr>
          <w:i w:val="0"/>
        </w:rPr>
      </w:r>
      <w:r w:rsidR="00B14CC8">
        <w:rPr>
          <w:i w:val="0"/>
        </w:rPr>
        <w:fldChar w:fldCharType="end"/>
      </w:r>
      <w:r w:rsidR="008C6B34">
        <w:rPr>
          <w:i w:val="0"/>
        </w:rPr>
      </w:r>
      <w:r w:rsidR="008C6B34">
        <w:rPr>
          <w:i w:val="0"/>
        </w:rPr>
        <w:fldChar w:fldCharType="separate"/>
      </w:r>
      <w:r w:rsidR="00B14CC8" w:rsidRPr="00B14CC8">
        <w:rPr>
          <w:i w:val="0"/>
          <w:noProof/>
          <w:vertAlign w:val="superscript"/>
        </w:rPr>
        <w:t>30</w:t>
      </w:r>
      <w:r w:rsidR="008C6B34">
        <w:rPr>
          <w:i w:val="0"/>
        </w:rPr>
        <w:fldChar w:fldCharType="end"/>
      </w:r>
      <w:r w:rsidR="00C056FF" w:rsidRPr="00DC0FD5">
        <w:rPr>
          <w:i w:val="0"/>
        </w:rPr>
        <w:t xml:space="preserve"> </w:t>
      </w:r>
      <w:r w:rsidR="00C056FF" w:rsidRPr="00AE3EB4">
        <w:rPr>
          <w:i w:val="0"/>
        </w:rPr>
        <w:t>In the COHORTS collaboration</w:t>
      </w:r>
      <w:r w:rsidR="00D56F0B">
        <w:rPr>
          <w:i w:val="0"/>
        </w:rPr>
        <w:t>, a</w:t>
      </w:r>
      <w:r w:rsidR="00C056FF" w:rsidRPr="00AE3EB4">
        <w:rPr>
          <w:i w:val="0"/>
        </w:rPr>
        <w:t xml:space="preserve"> greater BMI gain during childhood and adolescence was associated with poorer mark</w:t>
      </w:r>
      <w:r w:rsidR="00E0414E">
        <w:rPr>
          <w:i w:val="0"/>
        </w:rPr>
        <w:t xml:space="preserve">ers of cardiometabolic health. </w:t>
      </w:r>
      <w:r w:rsidR="00C056FF" w:rsidRPr="00AE3EB4">
        <w:rPr>
          <w:i w:val="0"/>
        </w:rPr>
        <w:t xml:space="preserve">Similarly, recent data from the Vellore cohort </w:t>
      </w:r>
      <w:r w:rsidR="00D56F0B">
        <w:rPr>
          <w:i w:val="0"/>
        </w:rPr>
        <w:t xml:space="preserve">in India </w:t>
      </w:r>
      <w:r w:rsidR="00C056FF" w:rsidRPr="00AE3EB4">
        <w:rPr>
          <w:i w:val="0"/>
        </w:rPr>
        <w:t>showed that greater height and weight gain relative to height were associated with increased risk of a poor cardiovascular disease profile in adulthood</w:t>
      </w:r>
      <w:r w:rsidR="00BE74AF">
        <w:rPr>
          <w:i w:val="0"/>
        </w:rPr>
        <w:t>.</w:t>
      </w:r>
      <w:r w:rsidR="00C056FF" w:rsidRPr="00AE3EB4">
        <w:rPr>
          <w:i w:val="0"/>
        </w:rPr>
        <w:t xml:space="preserve"> </w:t>
      </w:r>
      <w:r w:rsidR="007F6CF7">
        <w:rPr>
          <w:i w:val="0"/>
        </w:rPr>
        <w:fldChar w:fldCharType="begin">
          <w:fldData xml:space="preserve">PEVuZE5vdGU+PENpdGU+PEF1dGhvcj5BbnRvbmlzYW15PC9BdXRob3I+PFllYXI+MjAxNzwvWWVh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</w:fldData>
        </w:fldChar>
      </w:r>
      <w:r w:rsidR="00B14CC8">
        <w:rPr>
          <w:i w:val="0"/>
        </w:rPr>
        <w:instrText xml:space="preserve"> ADDIN EN.CITE </w:instrText>
      </w:r>
      <w:r w:rsidR="00B14CC8">
        <w:rPr>
          <w:i w:val="0"/>
        </w:rPr>
        <w:fldChar w:fldCharType="begin">
          <w:fldData xml:space="preserve">PEVuZE5vdGU+PENpdGU+PEF1dGhvcj5BbnRvbmlzYW15PC9BdXRob3I+PFllYXI+MjAxNzwvWWVh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</w:fldData>
        </w:fldChar>
      </w:r>
      <w:r w:rsidR="00B14CC8">
        <w:rPr>
          <w:i w:val="0"/>
        </w:rPr>
        <w:instrText xml:space="preserve"> ADDIN EN.CITE.DATA </w:instrText>
      </w:r>
      <w:r w:rsidR="00B14CC8">
        <w:rPr>
          <w:i w:val="0"/>
        </w:rPr>
      </w:r>
      <w:r w:rsidR="00B14CC8">
        <w:rPr>
          <w:i w:val="0"/>
        </w:rPr>
        <w:fldChar w:fldCharType="end"/>
      </w:r>
      <w:r w:rsidR="007F6CF7">
        <w:rPr>
          <w:i w:val="0"/>
        </w:rPr>
      </w:r>
      <w:r w:rsidR="007F6CF7">
        <w:rPr>
          <w:i w:val="0"/>
        </w:rPr>
        <w:fldChar w:fldCharType="separate"/>
      </w:r>
      <w:r w:rsidR="00B14CC8" w:rsidRPr="00B14CC8">
        <w:rPr>
          <w:i w:val="0"/>
          <w:noProof/>
          <w:vertAlign w:val="superscript"/>
        </w:rPr>
        <w:t>31</w:t>
      </w:r>
      <w:r w:rsidR="007F6CF7">
        <w:rPr>
          <w:i w:val="0"/>
        </w:rPr>
        <w:fldChar w:fldCharType="end"/>
      </w:r>
      <w:r w:rsidR="00EC05C8" w:rsidRPr="00AE3EB4">
        <w:rPr>
          <w:i w:val="0"/>
        </w:rPr>
        <w:t xml:space="preserve"> </w:t>
      </w:r>
      <w:r w:rsidR="0091560F" w:rsidRPr="00AE3EB4">
        <w:rPr>
          <w:i w:val="0"/>
        </w:rPr>
        <w:t xml:space="preserve">  </w:t>
      </w:r>
    </w:p>
    <w:p w14:paraId="14042E5C" w14:textId="6D2227CF" w:rsidR="00DC0FD5" w:rsidRPr="00DC0FD5" w:rsidRDefault="00DC0FD5" w:rsidP="00DC0FD5">
      <w:pPr>
        <w:spacing w:line="360" w:lineRule="auto"/>
      </w:pPr>
      <w:r w:rsidRPr="00DC0FD5">
        <w:lastRenderedPageBreak/>
        <w:t xml:space="preserve">One surprising finding was the impact of village of residence within this rural community on both BAZ and FAZ, with higher values observed in residents of the three ‘core’ villages. This finding probably reflects a combination of the closer proximity to the MRC Keneba </w:t>
      </w:r>
      <w:r w:rsidRPr="00DC0FD5">
        <w:rPr>
          <w:i/>
        </w:rPr>
        <w:t>c</w:t>
      </w:r>
      <w:r w:rsidRPr="00DC0FD5">
        <w:t>linic and the impact of the MRC on the economy in this area (through direct employment and also indirectly)</w:t>
      </w:r>
      <w:r w:rsidR="00BE74AF">
        <w:t>.</w:t>
      </w:r>
      <w:r w:rsidRPr="00DC0FD5">
        <w:t xml:space="preserve"> </w:t>
      </w:r>
      <w:r w:rsidRPr="00BE74AF">
        <w:fldChar w:fldCharType="begin"/>
      </w:r>
      <w:r w:rsidR="00153690" w:rsidRPr="00BE74AF">
        <w:instrText xml:space="preserve"> ADDIN EN.CITE &lt;EndNote&gt;&lt;Cite&gt;&lt;Author&gt;Rees&lt;/Author&gt;&lt;Year&gt;2016&lt;/Year&gt;&lt;RecNum&gt;10&lt;/RecNum&gt;&lt;DisplayText&gt;&lt;style face="superscript"&gt;17&lt;/style&gt;&lt;/DisplayText&gt;&lt;record&gt;&lt;rec-number&gt;10&lt;/rec-number&gt;&lt;foreign-keys&gt;&lt;key app="EN" db-id="9erdw9dt7p9esfessrs5tttlfepevetzte9t" timestamp="0"&gt;10&lt;/key&gt;&lt;/foreign-keys&gt;&lt;ref-type name="Journal Article"&gt;17&lt;/ref-type&gt;&lt;contributors&gt;&lt;authors&gt;&lt;author&gt;Rees, C. P.&lt;/author&gt;&lt;author&gt;Hawkesworth, S.&lt;/author&gt;&lt;author&gt;Moore, S. E.&lt;/author&gt;&lt;author&gt;Dondeh, B. L.&lt;/author&gt;&lt;author&gt;Unger, S. A.&lt;/author&gt;&lt;/authors&gt;&lt;/contributors&gt;&lt;auth-address&gt;Centre for Primary Care &amp;amp; Public Health, Barts &amp;amp; The London School of Medicine &amp;amp; Dentistry, London, United Kingdom.&amp;#xD;MRC International Nutrition Group, London School of Hygiene &amp;amp; Tropical Medicine, London, United Kingdom.&amp;#xD;MRC International Nutrition Group, at MRC Keneba, MRC Unit The Gambia, Banjul, The Gambia.&amp;#xD;MRC Human Nutrition Research, Elsie Widdowson Laboratory, Cambridge, United Kingdom.&amp;#xD;University of Edinburgh, Department of Child Life and Health, Edinburgh, United Kingdom.&lt;/auth-address&gt;&lt;titles&gt;&lt;title&gt;Factors Affecting Access to Healthcare: An Observational Study of Children under 5 Years of Age Presenting to a Rural Gambian Primary Healthcare Centre&lt;/title&gt;&lt;secondary-title&gt;PLoS One&lt;/secondary-title&gt;&lt;alt-title&gt;PloS one&lt;/alt-title&gt;&lt;/titles&gt;&lt;pages&gt;e0157790&lt;/pages&gt;&lt;volume&gt;11&lt;/volume&gt;&lt;number&gt;6&lt;/number&gt;&lt;edition&gt;2016/06/24&lt;/edition&gt;&lt;dates&gt;&lt;year&gt;2016&lt;/year&gt;&lt;/dates&gt;&lt;isbn&gt;1932-6203&lt;/isbn&gt;&lt;accession-num&gt;27336164&lt;/accession-num&gt;&lt;urls&gt;&lt;/urls&gt;&lt;custom2&gt;PMC4919103&lt;/custom2&gt;&lt;electronic-resource-num&gt;10.1371/journal.pone.0157790&lt;/electronic-resource-num&gt;&lt;remote-database-provider&gt;NLM&lt;/remote-database-provider&gt;&lt;language&gt;eng&lt;/language&gt;&lt;/record&gt;&lt;/Cite&gt;&lt;/EndNote&gt;</w:instrText>
      </w:r>
      <w:r w:rsidRPr="00BE74AF">
        <w:fldChar w:fldCharType="separate"/>
      </w:r>
      <w:r w:rsidR="00153690" w:rsidRPr="00BE74AF">
        <w:rPr>
          <w:noProof/>
          <w:vertAlign w:val="superscript"/>
        </w:rPr>
        <w:t>17</w:t>
      </w:r>
      <w:r w:rsidRPr="00BE74AF">
        <w:fldChar w:fldCharType="end"/>
      </w:r>
      <w:r w:rsidR="00DF004E">
        <w:t xml:space="preserve">  The observation draws paralle</w:t>
      </w:r>
      <w:r w:rsidR="002454E3">
        <w:t>l</w:t>
      </w:r>
      <w:r w:rsidR="00DF004E">
        <w:t xml:space="preserve">s with recent work from the Urban Gambian population where the odds of being stunted were increased if a child's parents had been born in a rural region. </w:t>
      </w:r>
      <w:r w:rsidR="00DF004E">
        <w:fldChar w:fldCharType="begin">
          <w:fldData xml:space="preserve">PEVuZE5vdGU+PENpdGU+PEF1dGhvcj5KdXdhcmE8L0F1dGhvcj48WWVhcj4yMDE2PC9ZZWFyPjxS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==
</w:fldData>
        </w:fldChar>
      </w:r>
      <w:r w:rsidR="00DF004E">
        <w:instrText xml:space="preserve"> ADDIN EN.CITE </w:instrText>
      </w:r>
      <w:r w:rsidR="00DF004E">
        <w:fldChar w:fldCharType="begin">
          <w:fldData xml:space="preserve">PEVuZE5vdGU+PENpdGU+PEF1dGhvcj5KdXdhcmE8L0F1dGhvcj48WWVhcj4yMDE2PC9ZZWFyPjxS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==
</w:fldData>
        </w:fldChar>
      </w:r>
      <w:r w:rsidR="00DF004E">
        <w:instrText xml:space="preserve"> ADDIN EN.CITE.DATA </w:instrText>
      </w:r>
      <w:r w:rsidR="00DF004E">
        <w:fldChar w:fldCharType="end"/>
      </w:r>
      <w:r w:rsidR="00DF004E">
        <w:fldChar w:fldCharType="separate"/>
      </w:r>
      <w:r w:rsidR="00DF004E" w:rsidRPr="00DF004E">
        <w:rPr>
          <w:noProof/>
          <w:vertAlign w:val="superscript"/>
        </w:rPr>
        <w:t>27</w:t>
      </w:r>
      <w:r w:rsidR="00DF004E">
        <w:fldChar w:fldCharType="end"/>
      </w:r>
    </w:p>
    <w:p w14:paraId="7FD01B3F" w14:textId="01721236" w:rsidR="004D72EB" w:rsidRDefault="00D734C3" w:rsidP="00DC0FD5">
      <w:pPr>
        <w:spacing w:line="360" w:lineRule="auto"/>
      </w:pPr>
      <w:r>
        <w:t>In addition to the importance of adolescent growth for health of the individual, there are also impacts</w:t>
      </w:r>
      <w:r w:rsidR="00E0414E">
        <w:t xml:space="preserve"> for intergenerational health. </w:t>
      </w:r>
      <w:r w:rsidR="004D72EB">
        <w:t>Younger maternal age (</w:t>
      </w:r>
      <w:r w:rsidR="004D72EB">
        <w:rPr>
          <w:rFonts w:cstheme="minorHAnsi"/>
        </w:rPr>
        <w:t>≤</w:t>
      </w:r>
      <w:r w:rsidR="004D72EB">
        <w:t xml:space="preserve"> 19 years) is a risk factor for a range of adverse pregnancy outcomes including low birthweight, preterm birth and childhood stunting at two years of age</w:t>
      </w:r>
      <w:r w:rsidR="00BE74AF">
        <w:t>.</w:t>
      </w:r>
      <w:r w:rsidR="008C6B34">
        <w:t xml:space="preserve"> </w:t>
      </w:r>
      <w:r w:rsidR="008C6B34">
        <w:fldChar w:fldCharType="begin">
          <w:fldData xml:space="preserve">PEVuZE5vdGU+PENpdGU+PEF1dGhvcj5GYWxsPC9BdXRob3I+PFllYXI+MjAxNTwvWWVhcj48UmVj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</w:fldData>
        </w:fldChar>
      </w:r>
      <w:r w:rsidR="00B14CC8">
        <w:instrText xml:space="preserve"> ADDIN EN.CITE </w:instrText>
      </w:r>
      <w:r w:rsidR="00B14CC8">
        <w:fldChar w:fldCharType="begin">
          <w:fldData xml:space="preserve">PEVuZE5vdGU+PENpdGU+PEF1dGhvcj5GYWxsPC9BdXRob3I+PFllYXI+MjAxNTwvWWVhcj48UmVj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</w:fldData>
        </w:fldChar>
      </w:r>
      <w:r w:rsidR="00B14CC8">
        <w:instrText xml:space="preserve"> ADDIN EN.CITE.DATA </w:instrText>
      </w:r>
      <w:r w:rsidR="00B14CC8">
        <w:fldChar w:fldCharType="end"/>
      </w:r>
      <w:r w:rsidR="008C6B34">
        <w:fldChar w:fldCharType="separate"/>
      </w:r>
      <w:r w:rsidR="00B14CC8" w:rsidRPr="00B14CC8">
        <w:rPr>
          <w:noProof/>
          <w:vertAlign w:val="superscript"/>
        </w:rPr>
        <w:t>32</w:t>
      </w:r>
      <w:r w:rsidR="008C6B34">
        <w:fldChar w:fldCharType="end"/>
      </w:r>
      <w:r w:rsidR="004D72EB">
        <w:t xml:space="preserve"> As adolescence represents a period of nutritional vulnerability, it is easy to assume that these adverse outcomes are a consequence of nutritional constraint during this time. However, we have published elsewhere that the literature on the nutritionally mediated pathways underpinning the links between young maternal age and poor intergenerational and long-term health is sparse</w:t>
      </w:r>
      <w:r w:rsidR="006672C1">
        <w:t>.</w:t>
      </w:r>
      <w:r w:rsidR="004D72EB">
        <w:t xml:space="preserve"> </w:t>
      </w:r>
      <w:r w:rsidR="007F6CF7">
        <w:fldChar w:fldCharType="begin"/>
      </w:r>
      <w:r w:rsidR="00340217">
        <w:instrText xml:space="preserve"> ADDIN EN.CITE &lt;EndNote&gt;&lt;Cite&gt;&lt;Author&gt;Johnson&lt;/Author&gt;&lt;Year&gt;2016&lt;/Year&gt;&lt;RecNum&gt;4229&lt;/RecNum&gt;&lt;DisplayText&gt;&lt;style face="superscript"&gt;4&lt;/style&gt;&lt;/DisplayText&gt;&lt;record&gt;&lt;rec-number&gt;4229&lt;/rec-number&gt;&lt;foreign-keys&gt;&lt;key app="EN" db-id="00xf0ezdnfadz6ef5eux2px4rtsswxx2tx5f" timestamp="1496834468"&gt;4229&lt;/key&gt;&lt;/foreign-keys&gt;&lt;ref-type name="Journal Article"&gt;17&lt;/ref-type&gt;&lt;contributors&gt;&lt;authors&gt;&lt;author&gt;Johnson, W.&lt;/author&gt;&lt;author&gt;Moore, S. E.&lt;/author&gt;&lt;/authors&gt;&lt;/contributors&gt;&lt;auth-address&gt;Elsie Widdowson Laboratory, Medical Research Council (MRC) Human Nutrition Research, Cambridge, UK.&lt;/auth-address&gt;&lt;titles&gt;&lt;title&gt;Adolescent pregnancy, nutrition, and health outcomes in low- and middle-income countries: what we know and what we don&amp;apos;t know&lt;/title&gt;&lt;secondary-title&gt;BJOG&lt;/secondary-title&gt;&lt;/titles&gt;&lt;periodical&gt;&lt;full-title&gt;Bjog&lt;/full-title&gt;&lt;/periodical&gt;&lt;pages&gt;1589-92&lt;/pages&gt;&lt;volume&gt;123&lt;/volume&gt;&lt;number&gt;10&lt;/number&gt;&lt;keywords&gt;&lt;keyword&gt;Adolescent&lt;/keyword&gt;&lt;keyword&gt;Female&lt;/keyword&gt;&lt;keyword&gt;Humans&lt;/keyword&gt;&lt;keyword&gt;*Income&lt;/keyword&gt;&lt;keyword&gt;Pregnancy&lt;/keyword&gt;&lt;keyword&gt;*Pregnancy in Adolescence&lt;/keyword&gt;&lt;/keywords&gt;&lt;dates&gt;&lt;year&gt;2016&lt;/year&gt;&lt;pub-dates&gt;&lt;date&gt;Sep&lt;/date&gt;&lt;/pub-dates&gt;&lt;/dates&gt;&lt;isbn&gt;1471-0528 (Electronic)&amp;#xD;1470-0328 (Linking)&lt;/isbn&gt;&lt;accession-num&gt;26629786&lt;/accession-num&gt;&lt;urls&gt;&lt;related-urls&gt;&lt;url&gt;https://www.ncbi.nlm.nih.gov/pubmed/26629786&lt;/url&gt;&lt;/related-urls&gt;&lt;/urls&gt;&lt;custom2&gt;PMC4996336&lt;/custom2&gt;&lt;electronic-resource-num&gt;10.1111/1471-0528.13782&lt;/electronic-resource-num&gt;&lt;/record&gt;&lt;/Cite&gt;&lt;/EndNote&gt;</w:instrText>
      </w:r>
      <w:r w:rsidR="007F6CF7">
        <w:fldChar w:fldCharType="separate"/>
      </w:r>
      <w:r w:rsidR="00340217" w:rsidRPr="00340217">
        <w:rPr>
          <w:noProof/>
          <w:vertAlign w:val="superscript"/>
        </w:rPr>
        <w:t>4</w:t>
      </w:r>
      <w:r w:rsidR="007F6CF7">
        <w:fldChar w:fldCharType="end"/>
      </w:r>
      <w:r w:rsidR="004D72EB">
        <w:t xml:space="preserve"> The data presented here suggest that, even in a rural sub-Saharan African context, where seasonally driven food insecurity creates a high risk of undernutrition in childhood</w:t>
      </w:r>
      <w:r w:rsidR="006672C1">
        <w:t>,</w:t>
      </w:r>
      <w:r w:rsidR="004D72EB">
        <w:t xml:space="preserve"> </w:t>
      </w:r>
      <w:r w:rsidR="008C6B34">
        <w:fldChar w:fldCharType="begin"/>
      </w:r>
      <w:r w:rsidR="00B14CC8">
        <w:instrText xml:space="preserve"> ADDIN EN.CITE &lt;EndNote&gt;&lt;Cite&gt;&lt;Author&gt;Nabwera&lt;/Author&gt;&lt;Year&gt;2017&lt;/Year&gt;&lt;RecNum&gt;4226&lt;/RecNum&gt;&lt;DisplayText&gt;&lt;style face="superscript"&gt;33&lt;/style&gt;&lt;/DisplayText&gt;&lt;record&gt;&lt;rec-number&gt;4226&lt;/rec-number&gt;&lt;foreign-keys&gt;&lt;key app="EN" db-id="00xf0ezdnfadz6ef5eux2px4rtsswxx2tx5f" timestamp="1496834202"&gt;4226&lt;/key&gt;&lt;/foreign-keys&gt;&lt;ref-type name="Journal Article"&gt;17&lt;/ref-type&gt;&lt;contributors&gt;&lt;authors&gt;&lt;author&gt;Nabwera, H. M.&lt;/author&gt;&lt;author&gt;Fulford, A. J.&lt;/author&gt;&lt;author&gt;Moore, S. E.&lt;/author&gt;&lt;author&gt;Prentice, A. M.&lt;/author&gt;&lt;/authors&gt;&lt;/contributors&gt;&lt;auth-address&gt;MRC Unit The Gambia, Banjul, The Gambia; MRC International Nutrition Group, London School of Hygiene and Tropical Medicine, London, UK.&amp;#xD;MRC Unit The Gambia, Banjul, The Gambia; Division of Women&amp;apos;s Health, King&amp;apos;s College London, London, UK.&amp;#xD;MRC Unit The Gambia, Banjul, The Gambia; MRC International Nutrition Group, London School of Hygiene and Tropical Medicine, London, UK. Electronic address: aprentice@mrc.gm.&lt;/auth-address&gt;&lt;titles&gt;&lt;title&gt;Growth faltering in rural Gambian children after four decades of interventions: a retrospective cohort study&lt;/title&gt;&lt;secondary-title&gt;Lancet Glob Health&lt;/secondary-title&gt;&lt;/titles&gt;&lt;periodical&gt;&lt;full-title&gt;Lancet Glob Health&lt;/full-title&gt;&lt;/periodical&gt;&lt;pages&gt;e208-e216&lt;/pages&gt;&lt;volume&gt;5&lt;/volume&gt;&lt;number&gt;2&lt;/number&gt;&lt;dates&gt;&lt;year&gt;2017&lt;/year&gt;&lt;pub-dates&gt;&lt;date&gt;Feb&lt;/date&gt;&lt;/pub-dates&gt;&lt;/dates&gt;&lt;isbn&gt;2214-109X (Electronic)&amp;#xD;2214-109X (Linking)&lt;/isbn&gt;&lt;accession-num&gt;28104187&lt;/accession-num&gt;&lt;urls&gt;&lt;related-urls&gt;&lt;url&gt;https://www.ncbi.nlm.nih.gov/pubmed/28104187&lt;/url&gt;&lt;/related-urls&gt;&lt;/urls&gt;&lt;custom2&gt;PMC5340725&lt;/custom2&gt;&lt;electronic-resource-num&gt;10.1016/S2214-109X(16)30355-2&lt;/electronic-resource-num&gt;&lt;/record&gt;&lt;/Cite&gt;&lt;/EndNote&gt;</w:instrText>
      </w:r>
      <w:r w:rsidR="008C6B34">
        <w:fldChar w:fldCharType="separate"/>
      </w:r>
      <w:r w:rsidR="00B14CC8" w:rsidRPr="00B14CC8">
        <w:rPr>
          <w:noProof/>
          <w:vertAlign w:val="superscript"/>
        </w:rPr>
        <w:t>33</w:t>
      </w:r>
      <w:r w:rsidR="008C6B34">
        <w:fldChar w:fldCharType="end"/>
      </w:r>
      <w:r w:rsidR="004D72EB">
        <w:t xml:space="preserve"> adolescent girls are no more susceptible to nutritional vulnerabilities than adolescent boys or older females and males, at least for the limited number of nutritional status bi</w:t>
      </w:r>
      <w:r w:rsidR="004D72EB">
        <w:lastRenderedPageBreak/>
        <w:t xml:space="preserve">omarkers assessed. </w:t>
      </w:r>
      <w:r w:rsidR="00D56F0B">
        <w:t>However, a</w:t>
      </w:r>
      <w:r w:rsidR="004D72EB">
        <w:t xml:space="preserve">s this analysis was cross sectional in nature and did not include a cohort of pregnant adolescent girls we are unable to comment on how pregnancy would impact on nutritional status. </w:t>
      </w:r>
    </w:p>
    <w:p w14:paraId="6DB232E6" w14:textId="0A965C01" w:rsidR="004D72EB" w:rsidRDefault="004D72EB" w:rsidP="00DC0FD5">
      <w:pPr>
        <w:spacing w:line="360" w:lineRule="auto"/>
      </w:pPr>
      <w:r>
        <w:t xml:space="preserve">There is limited comparable data reporting population-level trends in markers of nutritional status across females and males in this age range. A recently published review presenting data on global and regional trends in the nutritional status of young people highlighted that “while national-level data for children under 5 have been largely collected, over- and undernutrition data for adolescents are mostly unavailable and tend to have smaller sample sizes.” </w:t>
      </w:r>
      <w:r w:rsidR="00F056C6">
        <w:fldChar w:fldCharType="begin"/>
      </w:r>
      <w:r w:rsidR="00F056C6">
        <w:instrText xml:space="preserve"> ADDIN EN.CITE &lt;EndNote&gt;&lt;Cite&gt;&lt;Author&gt;Akseer&lt;/Author&gt;&lt;Year&gt;2017&lt;/Year&gt;&lt;RecNum&gt;4230&lt;/RecNum&gt;&lt;DisplayText&gt;&lt;style face="superscript"&gt;3&lt;/style&gt;&lt;/DisplayText&gt;&lt;record&gt;&lt;rec-number&gt;4230&lt;/rec-number&gt;&lt;foreign-keys&gt;&lt;key app="EN" db-id="00xf0ezdnfadz6ef5eux2px4rtsswxx2tx5f" timestamp="1496834614"&gt;4230&lt;/key&gt;&lt;/foreign-keys&gt;&lt;ref-type name="Journal Article"&gt;17&lt;/ref-type&gt;&lt;contributors&gt;&lt;authors&gt;&lt;author&gt;Akseer, N.&lt;/author&gt;&lt;author&gt;Al-Gashm, S.&lt;/author&gt;&lt;author&gt;Mehta, S.&lt;/author&gt;&lt;author&gt;Mokdad, A.&lt;/author&gt;&lt;author&gt;Bhutta, Z. A.&lt;/author&gt;&lt;/authors&gt;&lt;/contributors&gt;&lt;auth-address&gt;Centre for Global Child Health, the Hospital for Sick Children, Toronto, Canada.&amp;#xD;Dalla Lana School of Public Health, University of Toronto, Toronto, Canada.&amp;#xD;Institute of Health Metrics &amp;amp; Evaluation, University of Washington, Seattle, Washington.&amp;#xD;Center of Excellence in Women and Child Health, the Aga Khan University, Karachi, Pakistan.&lt;/auth-address&gt;&lt;titles&gt;&lt;title&gt;Global and regional trends in the nutritional status of young people: a critical and neglected age group&lt;/title&gt;&lt;secondary-title&gt;Ann N Y Acad Sci&lt;/secondary-title&gt;&lt;/titles&gt;&lt;periodical&gt;&lt;full-title&gt;Annals of the New York Academy of Sciences&lt;/full-title&gt;&lt;abbr-1&gt;Ann N Y Acad Sci&lt;/abbr-1&gt;&lt;/periodical&gt;&lt;pages&gt;3-20&lt;/pages&gt;&lt;volume&gt;1393&lt;/volume&gt;&lt;number&gt;1&lt;/number&gt;&lt;keywords&gt;&lt;keyword&gt;adolescent&lt;/keyword&gt;&lt;keyword&gt;diet&lt;/keyword&gt;&lt;keyword&gt;lifestyle&lt;/keyword&gt;&lt;keyword&gt;nutrition&lt;/keyword&gt;&lt;keyword&gt;youth&lt;/keyword&gt;&lt;/keywords&gt;&lt;dates&gt;&lt;year&gt;2017&lt;/year&gt;&lt;pub-dates&gt;&lt;date&gt;Apr&lt;/date&gt;&lt;/pub-dates&gt;&lt;/dates&gt;&lt;isbn&gt;1749-6632 (Electronic)&amp;#xD;0077-8923 (Linking)&lt;/isbn&gt;&lt;accession-num&gt;28436100&lt;/accession-num&gt;&lt;urls&gt;&lt;related-urls&gt;&lt;url&gt;https://www.ncbi.nlm.nih.gov/pubmed/28436100&lt;/url&gt;&lt;/related-urls&gt;&lt;/urls&gt;&lt;electronic-resource-num&gt;10.1111/nyas.13336&lt;/electronic-resource-num&gt;&lt;/record&gt;&lt;/Cite&gt;&lt;/EndNote&gt;</w:instrText>
      </w:r>
      <w:r w:rsidR="00F056C6">
        <w:fldChar w:fldCharType="separate"/>
      </w:r>
      <w:r w:rsidR="00F056C6" w:rsidRPr="00F056C6">
        <w:rPr>
          <w:noProof/>
          <w:vertAlign w:val="superscript"/>
        </w:rPr>
        <w:t>3</w:t>
      </w:r>
      <w:r w:rsidR="00F056C6">
        <w:fldChar w:fldCharType="end"/>
      </w:r>
      <w:r w:rsidR="00F056C6">
        <w:t xml:space="preserve"> </w:t>
      </w:r>
      <w:r>
        <w:t xml:space="preserve">Indeed, </w:t>
      </w:r>
      <w:r w:rsidR="00D56F0B">
        <w:t xml:space="preserve">in this same review and </w:t>
      </w:r>
      <w:r>
        <w:t xml:space="preserve">using recent estimates from the </w:t>
      </w:r>
      <w:r w:rsidR="00D56F0B">
        <w:t>WHO’s Global School-Based Health Survey (</w:t>
      </w:r>
      <w:r>
        <w:t>GSHS</w:t>
      </w:r>
      <w:r w:rsidR="00D56F0B">
        <w:t>)</w:t>
      </w:r>
      <w:r>
        <w:t xml:space="preserve"> of underweight prevalence by WHO region and for the age groups 13-15 years, 16-17 years and 13-17 years, only 16/59 counties listed had comparable data across </w:t>
      </w:r>
      <w:r w:rsidR="00D56F0B">
        <w:t>the early- to late-adolescent period</w:t>
      </w:r>
      <w:r w:rsidR="006672C1">
        <w:t>.</w:t>
      </w:r>
      <w:r w:rsidR="007F6CF7">
        <w:t xml:space="preserve"> </w:t>
      </w:r>
      <w:r w:rsidR="007F6CF7">
        <w:fldChar w:fldCharType="begin"/>
      </w:r>
      <w:r w:rsidR="00340217">
        <w:instrText xml:space="preserve"> ADDIN EN.CITE &lt;EndNote&gt;&lt;Cite&gt;&lt;Author&gt;Akseer&lt;/Author&gt;&lt;Year&gt;2017&lt;/Year&gt;&lt;RecNum&gt;4230&lt;/RecNum&gt;&lt;DisplayText&gt;&lt;style face="superscript"&gt;3&lt;/style&gt;&lt;/DisplayText&gt;&lt;record&gt;&lt;rec-number&gt;4230&lt;/rec-number&gt;&lt;foreign-keys&gt;&lt;key app="EN" db-id="00xf0ezdnfadz6ef5eux2px4rtsswxx2tx5f" timestamp="1496834614"&gt;4230&lt;/key&gt;&lt;/foreign-keys&gt;&lt;ref-type name="Journal Article"&gt;17&lt;/ref-type&gt;&lt;contributors&gt;&lt;authors&gt;&lt;author&gt;Akseer, N.&lt;/author&gt;&lt;author&gt;Al-Gashm, S.&lt;/author&gt;&lt;author&gt;Mehta, S.&lt;/author&gt;&lt;author&gt;Mokdad, A.&lt;/author&gt;&lt;author&gt;Bhutta, Z. A.&lt;/author&gt;&lt;/authors&gt;&lt;/contributors&gt;&lt;auth-address&gt;Centre for Global Child Health, the Hospital for Sick Children, Toronto, Canada.&amp;#xD;Dalla Lana School of Public Health, University of Toronto, Toronto, Canada.&amp;#xD;Institute of Health Metrics &amp;amp; Evaluation, University of Washington, Seattle, Washington.&amp;#xD;Center of Excellence in Women and Child Health, the Aga Khan University, Karachi, Pakistan.&lt;/auth-address&gt;&lt;titles&gt;&lt;title&gt;Global and regional trends in the nutritional status of young people: a critical and neglected age group&lt;/title&gt;&lt;secondary-title&gt;Ann N Y Acad Sci&lt;/secondary-title&gt;&lt;/titles&gt;&lt;periodical&gt;&lt;full-title&gt;Annals of the New York Academy of Sciences&lt;/full-title&gt;&lt;abbr-1&gt;Ann N Y Acad Sci&lt;/abbr-1&gt;&lt;/periodical&gt;&lt;pages&gt;3-20&lt;/pages&gt;&lt;volume&gt;1393&lt;/volume&gt;&lt;number&gt;1&lt;/number&gt;&lt;keywords&gt;&lt;keyword&gt;adolescent&lt;/keyword&gt;&lt;keyword&gt;diet&lt;/keyword&gt;&lt;keyword&gt;lifestyle&lt;/keyword&gt;&lt;keyword&gt;nutrition&lt;/keyword&gt;&lt;keyword&gt;youth&lt;/keyword&gt;&lt;/keywords&gt;&lt;dates&gt;&lt;year&gt;2017&lt;/year&gt;&lt;pub-dates&gt;&lt;date&gt;Apr&lt;/date&gt;&lt;/pub-dates&gt;&lt;/dates&gt;&lt;isbn&gt;1749-6632 (Electronic)&amp;#xD;0077-8923 (Linking)&lt;/isbn&gt;&lt;accession-num&gt;28436100&lt;/accession-num&gt;&lt;urls&gt;&lt;related-urls&gt;&lt;url&gt;https://www.ncbi.nlm.nih.gov/pubmed/28436100&lt;/url&gt;&lt;/related-urls&gt;&lt;/urls&gt;&lt;electronic-resource-num&gt;10.1111/nyas.13336&lt;/electronic-resource-num&gt;&lt;/record&gt;&lt;/Cite&gt;&lt;/EndNote&gt;</w:instrText>
      </w:r>
      <w:r w:rsidR="007F6CF7">
        <w:fldChar w:fldCharType="separate"/>
      </w:r>
      <w:r w:rsidR="00340217" w:rsidRPr="00340217">
        <w:rPr>
          <w:noProof/>
          <w:vertAlign w:val="superscript"/>
        </w:rPr>
        <w:t>3</w:t>
      </w:r>
      <w:r w:rsidR="007F6CF7">
        <w:fldChar w:fldCharType="end"/>
      </w:r>
      <w:r w:rsidR="00E0414E">
        <w:t xml:space="preserve"> </w:t>
      </w:r>
      <w:r>
        <w:t xml:space="preserve">Where </w:t>
      </w:r>
      <w:r w:rsidR="00D56F0B">
        <w:t xml:space="preserve">data were </w:t>
      </w:r>
      <w:r>
        <w:t xml:space="preserve">available, there was limited evidence of differential vulnerability by age group, at least for underweight (&lt; -2SD from median for BMI). </w:t>
      </w:r>
      <w:r w:rsidR="00F056C6">
        <w:t xml:space="preserve"> </w:t>
      </w:r>
      <w:r w:rsidR="002454E3">
        <w:t>However,</w:t>
      </w:r>
      <w:r w:rsidR="00F056C6">
        <w:t xml:space="preserve"> for the previously discussed reasons, there is a need to </w:t>
      </w:r>
      <w:r w:rsidR="002454E3">
        <w:t>extend the</w:t>
      </w:r>
      <w:r w:rsidR="00F056C6">
        <w:t xml:space="preserve"> us</w:t>
      </w:r>
      <w:r w:rsidR="002454E3">
        <w:t>e of</w:t>
      </w:r>
      <w:r w:rsidR="00F056C6">
        <w:t xml:space="preserve"> HAZ, WAZ and BAZ to </w:t>
      </w:r>
      <w:r w:rsidR="002454E3">
        <w:t xml:space="preserve">include other biomarkers in order to </w:t>
      </w:r>
      <w:r w:rsidR="00F056C6">
        <w:t xml:space="preserve">gain a full and in-depth reflection of the underlying nutritional vulnerabilities in the population.  </w:t>
      </w:r>
    </w:p>
    <w:p w14:paraId="305968FC" w14:textId="0F1924A4" w:rsidR="00526147" w:rsidRDefault="00D56F0B" w:rsidP="004D72EB">
      <w:pPr>
        <w:spacing w:line="360" w:lineRule="auto"/>
      </w:pPr>
      <w:r>
        <w:t>In the current study, f</w:t>
      </w:r>
      <w:r w:rsidR="00F23B1F">
        <w:t>or measures of nutritional status other than height and BMI</w:t>
      </w:r>
      <w:r>
        <w:t>,</w:t>
      </w:r>
      <w:r w:rsidR="00F23B1F">
        <w:t xml:space="preserve"> fewer and less consistent associations</w:t>
      </w:r>
      <w:r w:rsidR="00AE3EB4">
        <w:t xml:space="preserve"> were observed</w:t>
      </w:r>
      <w:r>
        <w:t xml:space="preserve"> for </w:t>
      </w:r>
      <w:r>
        <w:lastRenderedPageBreak/>
        <w:t>trends between age groups</w:t>
      </w:r>
      <w:r w:rsidR="00F23B1F">
        <w:t xml:space="preserve">. </w:t>
      </w:r>
      <w:r>
        <w:t>Of note, our data</w:t>
      </w:r>
      <w:r w:rsidR="00B60404">
        <w:t xml:space="preserve"> d</w:t>
      </w:r>
      <w:r>
        <w:t>o highlight</w:t>
      </w:r>
      <w:r w:rsidR="00B60404">
        <w:t xml:space="preserve"> that particularly </w:t>
      </w:r>
      <w:r>
        <w:t>within the late-adolescent group</w:t>
      </w:r>
      <w:r w:rsidR="00B60404">
        <w:t xml:space="preserve">, </w:t>
      </w:r>
      <w:r>
        <w:t xml:space="preserve">females </w:t>
      </w:r>
      <w:r w:rsidR="00E530C9">
        <w:t>were in</w:t>
      </w:r>
      <w:r>
        <w:t xml:space="preserve"> relatively good nutritional and metabolic health with</w:t>
      </w:r>
      <w:r w:rsidR="00B60404">
        <w:t xml:space="preserve"> no impaired glucose control, little hypertension and low rates o</w:t>
      </w:r>
      <w:r>
        <w:t xml:space="preserve">f moderate and severe anaemia. </w:t>
      </w:r>
      <w:r w:rsidR="002B7F04" w:rsidRPr="00760D46">
        <w:t>Haemoglobin concentration was higher in adult men than in adolescent boys, but this relationship was</w:t>
      </w:r>
      <w:r w:rsidR="00EE765B">
        <w:t xml:space="preserve"> reversed among women and girls. </w:t>
      </w:r>
      <w:r w:rsidR="00E40E17">
        <w:t>L</w:t>
      </w:r>
      <w:r w:rsidR="00EE765B">
        <w:t>ower haemoglobin concentration</w:t>
      </w:r>
      <w:r w:rsidR="00E40E17">
        <w:t>s</w:t>
      </w:r>
      <w:r w:rsidR="00EE765B">
        <w:t xml:space="preserve"> of adult women may be</w:t>
      </w:r>
      <w:r w:rsidR="00E530C9">
        <w:t xml:space="preserve"> indicative of</w:t>
      </w:r>
      <w:r w:rsidR="00EE765B">
        <w:t xml:space="preserve"> insufficient recovery between multiple pregnancies, but the difference was still evident </w:t>
      </w:r>
      <w:r w:rsidR="002B7F04" w:rsidRPr="00760D46">
        <w:t>when the analysis was limited to nulliparous females</w:t>
      </w:r>
      <w:r w:rsidR="002B7F04">
        <w:t>.</w:t>
      </w:r>
      <w:r w:rsidR="00EE765B">
        <w:t xml:space="preserve"> </w:t>
      </w:r>
      <w:r w:rsidR="007C2380">
        <w:t xml:space="preserve">Blood pressure increased with age from early to late adolescence, and from late adolescence to adulthood. This increase was greater among </w:t>
      </w:r>
      <w:r w:rsidR="00560DE5">
        <w:t xml:space="preserve">males </w:t>
      </w:r>
      <w:r w:rsidR="007C2380">
        <w:t xml:space="preserve">than among </w:t>
      </w:r>
      <w:r w:rsidR="00560DE5">
        <w:t>females</w:t>
      </w:r>
      <w:r w:rsidR="00166701">
        <w:t>, though none of these increases indicated high rates of hypertension in the p</w:t>
      </w:r>
      <w:r w:rsidR="00E530C9">
        <w:t xml:space="preserve">opulations. </w:t>
      </w:r>
      <w:r w:rsidR="007C2380">
        <w:t>Blood pressure was lower during the wet (hungry) season than during the dry season, and there was no difference between the core villages and other villages.</w:t>
      </w:r>
      <w:r w:rsidR="00F23B1F">
        <w:t xml:space="preserve">  No differences were found for fasting glucose concentrations.</w:t>
      </w:r>
    </w:p>
    <w:p w14:paraId="28D9F7AE" w14:textId="47124A6A" w:rsidR="00560DE5" w:rsidRDefault="00560DE5" w:rsidP="008270AA">
      <w:pPr>
        <w:spacing w:line="360" w:lineRule="auto"/>
      </w:pPr>
      <w:r>
        <w:t>The strengths of the current study include the relatively large size of the cohort, with contemporary data</w:t>
      </w:r>
      <w:r w:rsidR="00592D20">
        <w:t>, and focused on a population susceptible to nutritional challenges</w:t>
      </w:r>
      <w:r>
        <w:t xml:space="preserve">. </w:t>
      </w:r>
      <w:r w:rsidR="00592D20">
        <w:t xml:space="preserve">Limitations </w:t>
      </w:r>
      <w:r w:rsidR="00D734C3">
        <w:t xml:space="preserve">have been discussed but briefly </w:t>
      </w:r>
      <w:r w:rsidR="00592D20">
        <w:t>include</w:t>
      </w:r>
      <w:r w:rsidR="00D734C3">
        <w:t>:</w:t>
      </w:r>
      <w:r w:rsidR="00592D20">
        <w:t xml:space="preserve"> the </w:t>
      </w:r>
      <w:r w:rsidR="00D734C3">
        <w:t xml:space="preserve">limited availability </w:t>
      </w:r>
      <w:r w:rsidR="00592D20">
        <w:t xml:space="preserve">of </w:t>
      </w:r>
      <w:r>
        <w:t>biomarkers</w:t>
      </w:r>
      <w:r w:rsidR="00D734C3">
        <w:t xml:space="preserve">; </w:t>
      </w:r>
      <w:r w:rsidR="002532B5">
        <w:t xml:space="preserve">lack of detailed socioeconomic status, </w:t>
      </w:r>
      <w:r w:rsidR="00D734C3">
        <w:t>lack of assessment of maturational status and cross-sectional data do not allow underlying aetiology to be determined</w:t>
      </w:r>
      <w:r>
        <w:t xml:space="preserve">. </w:t>
      </w:r>
      <w:r w:rsidR="00E530C9">
        <w:t xml:space="preserve">Further, the reliance on </w:t>
      </w:r>
      <w:r w:rsidR="00CF4F4F">
        <w:t xml:space="preserve">published </w:t>
      </w:r>
      <w:r w:rsidR="00E530C9">
        <w:t>reference data and cut-offs</w:t>
      </w:r>
      <w:r w:rsidR="00CF4F4F">
        <w:t xml:space="preserve">, often </w:t>
      </w:r>
      <w:r w:rsidR="00E530C9">
        <w:t xml:space="preserve">generated from </w:t>
      </w:r>
      <w:r w:rsidR="00CF4F4F">
        <w:t>contrasting</w:t>
      </w:r>
      <w:r w:rsidR="00E530C9">
        <w:t xml:space="preserve"> populations</w:t>
      </w:r>
      <w:r w:rsidR="00CF4F4F">
        <w:t>,</w:t>
      </w:r>
      <w:r w:rsidR="00E530C9">
        <w:t xml:space="preserve"> and the use of different </w:t>
      </w:r>
      <w:r w:rsidR="00CF4F4F">
        <w:t xml:space="preserve">references and </w:t>
      </w:r>
      <w:r w:rsidR="00E530C9">
        <w:lastRenderedPageBreak/>
        <w:t>cut-offs between age groups may introduce some inherent errors in</w:t>
      </w:r>
      <w:r w:rsidR="00CF4F4F">
        <w:t>to</w:t>
      </w:r>
      <w:r w:rsidR="00E530C9">
        <w:t xml:space="preserve"> the data as presented. </w:t>
      </w:r>
    </w:p>
    <w:p w14:paraId="7E6748AE" w14:textId="2BA783EA" w:rsidR="00212EAF" w:rsidRDefault="00033354" w:rsidP="008270AA">
      <w:pPr>
        <w:spacing w:line="360" w:lineRule="auto"/>
      </w:pPr>
      <w:r>
        <w:t xml:space="preserve">In conclusion, </w:t>
      </w:r>
      <w:r w:rsidR="00837B93">
        <w:t xml:space="preserve">in </w:t>
      </w:r>
      <w:r w:rsidR="00E530C9">
        <w:t xml:space="preserve">older </w:t>
      </w:r>
      <w:r w:rsidR="00837B93">
        <w:t>ado</w:t>
      </w:r>
      <w:r w:rsidR="00E530C9">
        <w:t>lescent females and males from r</w:t>
      </w:r>
      <w:r w:rsidR="00837B93">
        <w:t xml:space="preserve">ural Gambia there </w:t>
      </w:r>
      <w:r w:rsidR="000C6EFB">
        <w:t xml:space="preserve">is </w:t>
      </w:r>
      <w:r w:rsidR="00837B93">
        <w:t>little evidence</w:t>
      </w:r>
      <w:r w:rsidR="002532B5">
        <w:t xml:space="preserve"> to suggest that</w:t>
      </w:r>
      <w:r w:rsidR="00AF7F24">
        <w:t>,</w:t>
      </w:r>
      <w:r w:rsidR="002532B5">
        <w:t xml:space="preserve"> in comparison to adults from the same population</w:t>
      </w:r>
      <w:r w:rsidR="00AF7F24">
        <w:t>,</w:t>
      </w:r>
      <w:r w:rsidR="002532B5">
        <w:t xml:space="preserve"> prevalence</w:t>
      </w:r>
      <w:r w:rsidR="00837B93">
        <w:t xml:space="preserve"> of </w:t>
      </w:r>
      <w:r w:rsidR="00E530C9">
        <w:t xml:space="preserve">anaemia, </w:t>
      </w:r>
      <w:r w:rsidR="00837B93">
        <w:t xml:space="preserve">stunting, overweight and obesity </w:t>
      </w:r>
      <w:r w:rsidR="002532B5">
        <w:t>differs.  Overall these data indicate</w:t>
      </w:r>
      <w:r w:rsidR="00E530C9">
        <w:t xml:space="preserve"> good cardio-metabolic health</w:t>
      </w:r>
      <w:r w:rsidR="00CF4F4F">
        <w:t xml:space="preserve"> in this population</w:t>
      </w:r>
      <w:r w:rsidR="006F223B">
        <w:t>.</w:t>
      </w:r>
      <w:r w:rsidR="00837B93">
        <w:t xml:space="preserve"> </w:t>
      </w:r>
      <w:r w:rsidR="002532B5">
        <w:t xml:space="preserve">High rates of anaemia across the ages indicate nutritional vulnerability at a population level. </w:t>
      </w:r>
      <w:r w:rsidR="00E530C9">
        <w:t xml:space="preserve">The data </w:t>
      </w:r>
      <w:r w:rsidR="00CF4F4F">
        <w:t>from girls and boys in</w:t>
      </w:r>
      <w:r w:rsidR="00E530C9">
        <w:t xml:space="preserve"> early adolescence, although indicative of higher levels of undernutrition, is limited in its interpretation</w:t>
      </w:r>
      <w:r w:rsidR="00AF7F24">
        <w:t xml:space="preserve"> due to the aforementioned issues caused by the known delay in puberty in the</w:t>
      </w:r>
      <w:r w:rsidR="002532B5">
        <w:t xml:space="preserve"> Kiang West</w:t>
      </w:r>
      <w:r w:rsidR="00AF7F24">
        <w:t xml:space="preserve"> Population </w:t>
      </w:r>
      <w:r w:rsidR="000C6EFB">
        <w:t xml:space="preserve"> which can create an artefactual exaggeration of differences from reference populations</w:t>
      </w:r>
      <w:r w:rsidR="00E530C9">
        <w:t>.</w:t>
      </w:r>
      <w:r w:rsidR="0025131C">
        <w:t xml:space="preserve"> </w:t>
      </w:r>
      <w:r w:rsidR="0025131C">
        <w:fldChar w:fldCharType="begin">
          <w:fldData xml:space="preserve">PEVuZE5vdGU+PENpdGU+PEF1dGhvcj5QcmVudGljZTwvQXV0aG9yPjxZZWFyPjIwMTM8L1llYXI+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</w:fldData>
        </w:fldChar>
      </w:r>
      <w:r w:rsidR="00AF7F24">
        <w:instrText xml:space="preserve"> ADDIN EN.CITE </w:instrText>
      </w:r>
      <w:r w:rsidR="00AF7F24">
        <w:fldChar w:fldCharType="begin">
          <w:fldData xml:space="preserve">PEVuZE5vdGU+PENpdGU+PEF1dGhvcj5QcmVudGljZTwvQXV0aG9yPjxZZWFyPjIwMTM8L1llYXI+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</w:fldData>
        </w:fldChar>
      </w:r>
      <w:r w:rsidR="00AF7F24">
        <w:instrText xml:space="preserve"> ADDIN EN.CITE.DATA </w:instrText>
      </w:r>
      <w:r w:rsidR="00AF7F24">
        <w:fldChar w:fldCharType="end"/>
      </w:r>
      <w:r w:rsidR="0025131C">
        <w:fldChar w:fldCharType="separate"/>
      </w:r>
      <w:r w:rsidR="00AF7F24" w:rsidRPr="00AF7F24">
        <w:rPr>
          <w:noProof/>
          <w:vertAlign w:val="superscript"/>
        </w:rPr>
        <w:t>5, 6, 13</w:t>
      </w:r>
      <w:r w:rsidR="0025131C">
        <w:fldChar w:fldCharType="end"/>
      </w:r>
      <w:r w:rsidR="00E530C9">
        <w:t xml:space="preserve"> </w:t>
      </w:r>
      <w:r w:rsidR="00837B93">
        <w:t xml:space="preserve">These results may not be applicable to populations at different stages of nutrition, social and economic transition. </w:t>
      </w:r>
      <w:r w:rsidR="004D72EB">
        <w:t>Moving forwards work should include direct assessment of a maturational marker or pubertal status, and nutritional status and dietary intake</w:t>
      </w:r>
      <w:r w:rsidR="00AC7AB6">
        <w:t xml:space="preserve"> and markers of socioeconomic status to further define the concept of nutritional vulnerability in adolescents</w:t>
      </w:r>
      <w:r w:rsidR="004D72EB">
        <w:t>. Such measurements would include assessment of micronutrient status for nutrients such as zinc, iron, sodium, vitamin D, folate and vitamin A</w:t>
      </w:r>
      <w:r w:rsidR="006672C1">
        <w:t>.</w:t>
      </w:r>
      <w:r w:rsidR="004D72EB">
        <w:t xml:space="preserve"> </w:t>
      </w:r>
      <w:r w:rsidR="004D72EB">
        <w:fldChar w:fldCharType="begin"/>
      </w:r>
      <w:r w:rsidR="00B14CC8">
        <w:instrText xml:space="preserve"> ADDIN EN.CITE &lt;EndNote&gt;&lt;Cite&gt;&lt;Author&gt;Ward&lt;/Author&gt;&lt;Year&gt;2012&lt;/Year&gt;&lt;RecNum&gt;2343&lt;/RecNum&gt;&lt;DisplayText&gt;&lt;style face="superscript"&gt;34&lt;/style&gt;&lt;/DisplayText&gt;&lt;record&gt;&lt;rec-number&gt;2343&lt;/rec-number&gt;&lt;foreign-keys&gt;&lt;key app="EN" db-id="00xf0ezdnfadz6ef5eux2px4rtsswxx2tx5f" timestamp="1351348874"&gt;2343&lt;/key&gt;&lt;/foreign-keys&gt;&lt;ref-type name="Journal Article"&gt;17&lt;/ref-type&gt;&lt;contributors&gt;&lt;authors&gt;&lt;author&gt;Ward, K.&lt;/author&gt;&lt;/authors&gt;&lt;/contributors&gt;&lt;auth-address&gt;MRC Human Nutrition Research, Elsie Widdowson Laboratory, 120 Fulbourn Road, Cambridge CB1 9NL, UK. kate.ward@mrc-hnr.cam.ac.uk&lt;/auth-address&gt;&lt;titles&gt;&lt;title&gt;Musculoskeletal phenotype through the life course: the role of nutrition&lt;/title&gt;&lt;secondary-title&gt;Proc Nutr Soc&lt;/secondary-title&gt;&lt;/titles&gt;&lt;periodical&gt;&lt;full-title&gt;Proc Nutr Soc&lt;/full-title&gt;&lt;/periodical&gt;&lt;pages&gt;27-37&lt;/pages&gt;&lt;volume&gt;71&lt;/volume&gt;&lt;number&gt;1&lt;/number&gt;&lt;edition&gt;2011/12/06&lt;/edition&gt;&lt;keywords&gt;&lt;keyword&gt;Adipose Tissue/*physiology&lt;/keyword&gt;&lt;keyword&gt;Animals&lt;/keyword&gt;&lt;keyword&gt;Bone and Bones/*physiology&lt;/keyword&gt;&lt;keyword&gt;Calcium&lt;/keyword&gt;&lt;keyword&gt;*Diet&lt;/keyword&gt;&lt;keyword&gt;Dietary Proteins&lt;/keyword&gt;&lt;keyword&gt;Humans&lt;/keyword&gt;&lt;keyword&gt;Muscle Strength&lt;/keyword&gt;&lt;keyword&gt;Muscle, Skeletal/*physiology&lt;/keyword&gt;&lt;keyword&gt;*Nutritional Requirements&lt;/keyword&gt;&lt;keyword&gt;*Nutritional Status&lt;/keyword&gt;&lt;keyword&gt;Phenotype&lt;/keyword&gt;&lt;keyword&gt;Vitamin D&lt;/keyword&gt;&lt;/keywords&gt;&lt;dates&gt;&lt;year&gt;2012&lt;/year&gt;&lt;pub-dates&gt;&lt;date&gt;Feb&lt;/date&gt;&lt;/pub-dates&gt;&lt;/dates&gt;&lt;isbn&gt;0029-6651 (Print)&amp;#xD;0029-6651 (Linking)&lt;/isbn&gt;&lt;accession-num&gt;22137032&lt;/accession-num&gt;&lt;urls&gt;&lt;related-urls&gt;&lt;url&gt;http://www.ncbi.nlm.nih.gov/pubmed/22137032&lt;/url&gt;&lt;/related-urls&gt;&lt;/urls&gt;&lt;electronic-resource-num&gt;S0029665111003375 [pii]&amp;#xD;10.1017/S0029665111003375&lt;/electronic-resource-num&gt;&lt;language&gt;eng&lt;/language&gt;&lt;/record&gt;&lt;/Cite&gt;&lt;/EndNote&gt;</w:instrText>
      </w:r>
      <w:r w:rsidR="004D72EB">
        <w:fldChar w:fldCharType="separate"/>
      </w:r>
      <w:r w:rsidR="00B14CC8" w:rsidRPr="00B14CC8">
        <w:rPr>
          <w:noProof/>
          <w:vertAlign w:val="superscript"/>
        </w:rPr>
        <w:t>34</w:t>
      </w:r>
      <w:r w:rsidR="004D72EB">
        <w:fldChar w:fldCharType="end"/>
      </w:r>
      <w:r w:rsidR="00E530C9">
        <w:t xml:space="preserve"> </w:t>
      </w:r>
      <w:r w:rsidR="00EC4555">
        <w:t xml:space="preserve">Clearly, adolescence remains an important period of an individual’s life course and </w:t>
      </w:r>
      <w:r w:rsidR="00837B93">
        <w:t xml:space="preserve">is an important determinant of </w:t>
      </w:r>
      <w:r w:rsidR="00EC4555">
        <w:t xml:space="preserve">adult </w:t>
      </w:r>
      <w:r w:rsidR="00837B93">
        <w:t xml:space="preserve">and intergenerational </w:t>
      </w:r>
      <w:r w:rsidR="00EC4555">
        <w:t xml:space="preserve">health. </w:t>
      </w:r>
      <w:r w:rsidR="00837B93">
        <w:t>I</w:t>
      </w:r>
      <w:r w:rsidR="00EC4555">
        <w:t>t is important to extend the work to other settings</w:t>
      </w:r>
      <w:r w:rsidR="00060F3B">
        <w:t>, and to continue to monitor the current population which is in nutritional, social and economic transition,</w:t>
      </w:r>
      <w:r w:rsidR="00EC4555">
        <w:t xml:space="preserve"> to </w:t>
      </w:r>
      <w:r w:rsidR="00EC4555">
        <w:lastRenderedPageBreak/>
        <w:t>fully understand the impact of adolescence in future non-communicable disease risk.</w:t>
      </w:r>
    </w:p>
    <w:p w14:paraId="3B1A2D57" w14:textId="5942A5EF" w:rsidR="00033354" w:rsidRDefault="00033354" w:rsidP="008270AA">
      <w:pPr>
        <w:spacing w:line="360" w:lineRule="auto"/>
      </w:pPr>
    </w:p>
    <w:p w14:paraId="764A3313" w14:textId="77777777" w:rsidR="00033354" w:rsidRDefault="00033354" w:rsidP="008270AA">
      <w:pPr>
        <w:spacing w:line="360" w:lineRule="auto"/>
      </w:pPr>
    </w:p>
    <w:p w14:paraId="17966341" w14:textId="7F6A781F" w:rsidR="00033354" w:rsidRDefault="00033354" w:rsidP="008270AA">
      <w:pPr>
        <w:spacing w:line="360" w:lineRule="auto"/>
        <w:rPr>
          <w:b/>
        </w:rPr>
      </w:pPr>
      <w:r>
        <w:rPr>
          <w:b/>
        </w:rPr>
        <w:t>Acknowledgements</w:t>
      </w:r>
    </w:p>
    <w:p w14:paraId="602F70FF" w14:textId="77777777" w:rsidR="007834F9" w:rsidRDefault="007834F9" w:rsidP="00E40E17">
      <w:pPr>
        <w:spacing w:after="0" w:line="360" w:lineRule="auto"/>
      </w:pPr>
      <w:r>
        <w:t>SEM, KAW: study design, data interpretation, drafting and producing final version of manuscript</w:t>
      </w:r>
    </w:p>
    <w:p w14:paraId="170EBE02" w14:textId="77777777" w:rsidR="007834F9" w:rsidRDefault="007834F9" w:rsidP="00E40E17">
      <w:pPr>
        <w:spacing w:after="0" w:line="360" w:lineRule="auto"/>
      </w:pPr>
      <w:r>
        <w:t>SMS: data analysis and interpretation, drafting of manuscript</w:t>
      </w:r>
    </w:p>
    <w:p w14:paraId="2B9BFE43" w14:textId="77777777" w:rsidR="007834F9" w:rsidRDefault="007834F9" w:rsidP="00E40E17">
      <w:pPr>
        <w:spacing w:after="0" w:line="360" w:lineRule="auto"/>
      </w:pPr>
      <w:r>
        <w:t>WJ: study design, data analysis, approval of final version of manuscript</w:t>
      </w:r>
    </w:p>
    <w:p w14:paraId="1A761846" w14:textId="77777777" w:rsidR="007834F9" w:rsidRPr="00713728" w:rsidRDefault="007834F9" w:rsidP="00E40E17">
      <w:pPr>
        <w:spacing w:after="0" w:line="360" w:lineRule="auto"/>
      </w:pPr>
      <w:r w:rsidRPr="00713728">
        <w:t>MN, BS: Database design, management and production of data</w:t>
      </w:r>
    </w:p>
    <w:p w14:paraId="3F8DF74B" w14:textId="77777777" w:rsidR="007834F9" w:rsidRPr="00AE3EB4" w:rsidRDefault="007834F9" w:rsidP="00E40E17">
      <w:pPr>
        <w:spacing w:after="0" w:line="360" w:lineRule="auto"/>
      </w:pPr>
      <w:r w:rsidRPr="00AE3EB4">
        <w:t xml:space="preserve">AP, AMP: drafting and approval of final version of manuscript </w:t>
      </w:r>
    </w:p>
    <w:p w14:paraId="4249D1A2" w14:textId="58BF4028" w:rsidR="007834F9" w:rsidRDefault="007834F9" w:rsidP="007834F9">
      <w:pPr>
        <w:spacing w:line="360" w:lineRule="auto"/>
      </w:pPr>
      <w:r>
        <w:t xml:space="preserve">The authors would like to thank Dr Branwen Hennig who </w:t>
      </w:r>
      <w:r w:rsidR="00E0414E">
        <w:t>co-ordinated the implementation of the</w:t>
      </w:r>
      <w:r>
        <w:t xml:space="preserve"> Keneba Biobank study. We would like to also thank all participants and the field staff and members of the Biobank team who collected the data used here. </w:t>
      </w:r>
    </w:p>
    <w:p w14:paraId="3932FB7A" w14:textId="61243B60" w:rsidR="007834F9" w:rsidRPr="00AE3EB4" w:rsidRDefault="007834F9" w:rsidP="007834F9">
      <w:pPr>
        <w:pStyle w:val="CommentText"/>
        <w:spacing w:line="360" w:lineRule="auto"/>
        <w:rPr>
          <w:rFonts w:cstheme="minorHAnsi"/>
          <w:sz w:val="22"/>
          <w:szCs w:val="22"/>
        </w:rPr>
      </w:pPr>
      <w:r w:rsidRPr="00AE3EB4">
        <w:rPr>
          <w:sz w:val="22"/>
          <w:szCs w:val="22"/>
        </w:rPr>
        <w:t xml:space="preserve">This work was supported by a Collaborative Research Initiative grant from the Sackler Institute for Nutrition Science.  The research was also supported through by </w:t>
      </w:r>
      <w:r w:rsidRPr="00AE3EB4">
        <w:rPr>
          <w:rFonts w:cstheme="minorHAnsi"/>
          <w:sz w:val="22"/>
          <w:szCs w:val="22"/>
        </w:rPr>
        <w:t>the UK MRC</w:t>
      </w:r>
      <w:r w:rsidRPr="007834F9">
        <w:rPr>
          <w:rFonts w:cstheme="minorHAnsi"/>
          <w:sz w:val="22"/>
          <w:szCs w:val="22"/>
        </w:rPr>
        <w:t xml:space="preserve"> </w:t>
      </w:r>
      <w:r w:rsidRPr="00AE3EB4">
        <w:rPr>
          <w:rFonts w:cstheme="minorHAnsi"/>
          <w:sz w:val="22"/>
          <w:szCs w:val="22"/>
        </w:rPr>
        <w:t xml:space="preserve">and the Department for International Development (DFID) under the MRC/DFID Concordat agreement (U105960371, U123261351, </w:t>
      </w:r>
      <w:r>
        <w:rPr>
          <w:sz w:val="22"/>
          <w:szCs w:val="22"/>
        </w:rPr>
        <w:t xml:space="preserve">MC-A760-5QX00, </w:t>
      </w:r>
      <w:r w:rsidRPr="00AE3EB4">
        <w:rPr>
          <w:sz w:val="22"/>
          <w:szCs w:val="22"/>
        </w:rPr>
        <w:t>MC_UP_1005/1</w:t>
      </w:r>
      <w:r w:rsidR="00E0414E">
        <w:rPr>
          <w:sz w:val="22"/>
          <w:szCs w:val="22"/>
        </w:rPr>
        <w:t>)</w:t>
      </w:r>
      <w:r w:rsidRPr="00AE3EB4">
        <w:rPr>
          <w:rFonts w:cstheme="minorHAnsi"/>
          <w:sz w:val="22"/>
          <w:szCs w:val="22"/>
        </w:rPr>
        <w:t>.</w:t>
      </w:r>
    </w:p>
    <w:p w14:paraId="4CE831E4" w14:textId="77777777" w:rsidR="007834F9" w:rsidRDefault="007834F9" w:rsidP="00B05668">
      <w:pPr>
        <w:spacing w:line="360" w:lineRule="auto"/>
      </w:pPr>
    </w:p>
    <w:p w14:paraId="0DEB740E" w14:textId="77777777" w:rsidR="007834F9" w:rsidRDefault="007834F9" w:rsidP="00B05668">
      <w:pPr>
        <w:spacing w:line="360" w:lineRule="auto"/>
      </w:pPr>
    </w:p>
    <w:p w14:paraId="3024F5E1" w14:textId="77777777" w:rsidR="006F161D" w:rsidRDefault="006F161D">
      <w:pPr>
        <w:jc w:val="left"/>
        <w:rPr>
          <w:rFonts w:cstheme="minorHAnsi"/>
        </w:rPr>
      </w:pPr>
      <w:r>
        <w:rPr>
          <w:rFonts w:cstheme="minorHAnsi"/>
        </w:rPr>
        <w:lastRenderedPageBreak/>
        <w:br w:type="page"/>
      </w:r>
    </w:p>
    <w:p w14:paraId="62EF4914" w14:textId="12882952" w:rsidR="00E0414E" w:rsidRDefault="00E0414E" w:rsidP="00E0414E">
      <w:pPr>
        <w:spacing w:line="360" w:lineRule="auto"/>
        <w:jc w:val="left"/>
        <w:rPr>
          <w:b/>
        </w:rPr>
      </w:pPr>
      <w:r>
        <w:rPr>
          <w:b/>
        </w:rPr>
        <w:lastRenderedPageBreak/>
        <w:t>References</w:t>
      </w:r>
    </w:p>
    <w:p w14:paraId="10933542" w14:textId="70CDB2B6" w:rsidR="00E0255F" w:rsidRPr="00E0255F" w:rsidRDefault="00E0414E" w:rsidP="00E0255F">
      <w:pPr>
        <w:pStyle w:val="EndNoteBibliography"/>
        <w:spacing w:after="0"/>
      </w:pPr>
      <w:r>
        <w:fldChar w:fldCharType="begin"/>
      </w:r>
      <w:r>
        <w:instrText xml:space="preserve"> ADDIN EN.REFLIST </w:instrText>
      </w:r>
      <w:r>
        <w:fldChar w:fldCharType="separate"/>
      </w:r>
      <w:r w:rsidR="00E0255F" w:rsidRPr="00E0255F">
        <w:t>1.</w:t>
      </w:r>
      <w:r w:rsidR="00E0255F" w:rsidRPr="00E0255F">
        <w:tab/>
        <w:t xml:space="preserve">UNICEF. 2011. The State of the Worlds Children 2011: Adolescence An Age of Opportunity. Accessed 4 June, 2017. </w:t>
      </w:r>
      <w:hyperlink r:id="rId9" w:history="1">
        <w:r w:rsidR="00E0255F" w:rsidRPr="00E0255F">
          <w:rPr>
            <w:rStyle w:val="Hyperlink"/>
          </w:rPr>
          <w:t>www.unicef.org/sowc2011/pdfs/SOWC-2011-Main-Report_EN_02092011.pdf</w:t>
        </w:r>
      </w:hyperlink>
      <w:r w:rsidR="00E0255F" w:rsidRPr="00E0255F">
        <w:t>.</w:t>
      </w:r>
    </w:p>
    <w:p w14:paraId="2AA1DDD3" w14:textId="77777777" w:rsidR="00E0255F" w:rsidRPr="00E0255F" w:rsidRDefault="00E0255F" w:rsidP="00E0255F">
      <w:pPr>
        <w:pStyle w:val="EndNoteBibliography"/>
        <w:spacing w:after="0"/>
      </w:pPr>
      <w:r w:rsidRPr="00E0255F">
        <w:t>2.</w:t>
      </w:r>
      <w:r w:rsidRPr="00E0255F">
        <w:tab/>
        <w:t>Patton, G.C., S.M. Sawyer, J.S. Santelli</w:t>
      </w:r>
      <w:r w:rsidRPr="00E0255F">
        <w:rPr>
          <w:i/>
        </w:rPr>
        <w:t>, et al.</w:t>
      </w:r>
      <w:r w:rsidRPr="00E0255F">
        <w:t xml:space="preserve"> 2016. Our future: a Lancet commission on adolescent health and wellbeing. </w:t>
      </w:r>
      <w:r w:rsidRPr="00E0255F">
        <w:rPr>
          <w:i/>
        </w:rPr>
        <w:t>Lancet</w:t>
      </w:r>
      <w:r w:rsidRPr="00E0255F">
        <w:t xml:space="preserve">. </w:t>
      </w:r>
      <w:r w:rsidRPr="00E0255F">
        <w:rPr>
          <w:b/>
        </w:rPr>
        <w:t>387</w:t>
      </w:r>
      <w:r w:rsidRPr="00E0255F">
        <w:t>: 2423-2478.</w:t>
      </w:r>
    </w:p>
    <w:p w14:paraId="36193C81" w14:textId="77777777" w:rsidR="00E0255F" w:rsidRPr="00E0255F" w:rsidRDefault="00E0255F" w:rsidP="00E0255F">
      <w:pPr>
        <w:pStyle w:val="EndNoteBibliography"/>
        <w:spacing w:after="0"/>
      </w:pPr>
      <w:r w:rsidRPr="00E0255F">
        <w:t>3.</w:t>
      </w:r>
      <w:r w:rsidRPr="00E0255F">
        <w:tab/>
        <w:t>Akseer, N., S. Al-Gashm, S. Mehta</w:t>
      </w:r>
      <w:r w:rsidRPr="00E0255F">
        <w:rPr>
          <w:i/>
        </w:rPr>
        <w:t>, et al.</w:t>
      </w:r>
      <w:r w:rsidRPr="00E0255F">
        <w:t xml:space="preserve"> 2017. Global and regional trends in the nutritional status of young people: a critical and neglected age group. </w:t>
      </w:r>
      <w:r w:rsidRPr="00E0255F">
        <w:rPr>
          <w:i/>
        </w:rPr>
        <w:t>Ann N Y Acad Sci</w:t>
      </w:r>
      <w:r w:rsidRPr="00E0255F">
        <w:t xml:space="preserve">. </w:t>
      </w:r>
      <w:r w:rsidRPr="00E0255F">
        <w:rPr>
          <w:b/>
        </w:rPr>
        <w:t>1393</w:t>
      </w:r>
      <w:r w:rsidRPr="00E0255F">
        <w:t>: 3-20.</w:t>
      </w:r>
    </w:p>
    <w:p w14:paraId="19CEB3D4" w14:textId="77777777" w:rsidR="00E0255F" w:rsidRPr="00E0255F" w:rsidRDefault="00E0255F" w:rsidP="00E0255F">
      <w:pPr>
        <w:pStyle w:val="EndNoteBibliography"/>
        <w:spacing w:after="0"/>
      </w:pPr>
      <w:r w:rsidRPr="00E0255F">
        <w:t>4.</w:t>
      </w:r>
      <w:r w:rsidRPr="00E0255F">
        <w:tab/>
        <w:t xml:space="preserve">Johnson, W. &amp; S.E. Moore. 2016. Adolescent pregnancy, nutrition, and health outcomes in low- and middle-income countries: what we know and what we don't know. </w:t>
      </w:r>
      <w:r w:rsidRPr="00E0255F">
        <w:rPr>
          <w:i/>
        </w:rPr>
        <w:t>BJOG</w:t>
      </w:r>
      <w:r w:rsidRPr="00E0255F">
        <w:t xml:space="preserve">. </w:t>
      </w:r>
      <w:r w:rsidRPr="00E0255F">
        <w:rPr>
          <w:b/>
        </w:rPr>
        <w:t>123</w:t>
      </w:r>
      <w:r w:rsidRPr="00E0255F">
        <w:t>: 1589-1592.</w:t>
      </w:r>
    </w:p>
    <w:p w14:paraId="217692DC" w14:textId="77777777" w:rsidR="00E0255F" w:rsidRPr="00E0255F" w:rsidRDefault="00E0255F" w:rsidP="00E0255F">
      <w:pPr>
        <w:pStyle w:val="EndNoteBibliography"/>
        <w:spacing w:after="0"/>
      </w:pPr>
      <w:r w:rsidRPr="00E0255F">
        <w:t>5.</w:t>
      </w:r>
      <w:r w:rsidRPr="00E0255F">
        <w:tab/>
        <w:t>Prentice, A., B. Dibba, Y. Sawo</w:t>
      </w:r>
      <w:r w:rsidRPr="00E0255F">
        <w:rPr>
          <w:i/>
        </w:rPr>
        <w:t>, et al.</w:t>
      </w:r>
      <w:r w:rsidRPr="00E0255F">
        <w:t xml:space="preserve"> 2012. The effect of prepubertal calcium carbonate supplementation on the age of peak height velocity in Gambian adolescents. </w:t>
      </w:r>
      <w:r w:rsidRPr="00E0255F">
        <w:rPr>
          <w:i/>
        </w:rPr>
        <w:t>Am J Clin Nutr</w:t>
      </w:r>
      <w:r w:rsidRPr="00E0255F">
        <w:t xml:space="preserve">. </w:t>
      </w:r>
      <w:r w:rsidRPr="00E0255F">
        <w:rPr>
          <w:b/>
        </w:rPr>
        <w:t>96</w:t>
      </w:r>
      <w:r w:rsidRPr="00E0255F">
        <w:t>: 1042-1050.</w:t>
      </w:r>
    </w:p>
    <w:p w14:paraId="609029AE" w14:textId="77777777" w:rsidR="00E0255F" w:rsidRPr="00E0255F" w:rsidRDefault="00E0255F" w:rsidP="00E0255F">
      <w:pPr>
        <w:pStyle w:val="EndNoteBibliography"/>
        <w:spacing w:after="0"/>
      </w:pPr>
      <w:r w:rsidRPr="00E0255F">
        <w:t>6.</w:t>
      </w:r>
      <w:r w:rsidRPr="00E0255F">
        <w:tab/>
        <w:t>Prentice, S., A.J. Fulford, L.M. Jarjou</w:t>
      </w:r>
      <w:r w:rsidRPr="00E0255F">
        <w:rPr>
          <w:i/>
        </w:rPr>
        <w:t>, et al.</w:t>
      </w:r>
      <w:r w:rsidRPr="00E0255F">
        <w:t xml:space="preserve"> 2010. Evidence for a downward secular trend in age of menarche in a rural Gambian population. </w:t>
      </w:r>
      <w:r w:rsidRPr="00E0255F">
        <w:rPr>
          <w:i/>
        </w:rPr>
        <w:t>Ann Hum Biol</w:t>
      </w:r>
      <w:r w:rsidRPr="00E0255F">
        <w:t xml:space="preserve">. </w:t>
      </w:r>
      <w:r w:rsidRPr="00E0255F">
        <w:rPr>
          <w:b/>
        </w:rPr>
        <w:t>37</w:t>
      </w:r>
      <w:r w:rsidRPr="00E0255F">
        <w:t>: 717-721.</w:t>
      </w:r>
    </w:p>
    <w:p w14:paraId="024F29DB" w14:textId="77777777" w:rsidR="00E0255F" w:rsidRPr="00E0255F" w:rsidRDefault="00E0255F" w:rsidP="00E0255F">
      <w:pPr>
        <w:pStyle w:val="EndNoteBibliography"/>
        <w:spacing w:after="0"/>
      </w:pPr>
      <w:r w:rsidRPr="00E0255F">
        <w:t>7.</w:t>
      </w:r>
      <w:r w:rsidRPr="00E0255F">
        <w:tab/>
        <w:t>Ward, K.A., T.J. Cole, M.A. Laskey</w:t>
      </w:r>
      <w:r w:rsidRPr="00E0255F">
        <w:rPr>
          <w:i/>
        </w:rPr>
        <w:t>, et al.</w:t>
      </w:r>
      <w:r w:rsidRPr="00E0255F">
        <w:t xml:space="preserve"> 2014. The effect of prepubertal calcium carbonate supplementation on skeletal development in Gambian boys-a 12-year follow-up study. </w:t>
      </w:r>
      <w:r w:rsidRPr="00E0255F">
        <w:rPr>
          <w:i/>
        </w:rPr>
        <w:t>J Clin Endocrinol Metab</w:t>
      </w:r>
      <w:r w:rsidRPr="00E0255F">
        <w:t xml:space="preserve">. </w:t>
      </w:r>
      <w:r w:rsidRPr="00E0255F">
        <w:rPr>
          <w:b/>
        </w:rPr>
        <w:t>99</w:t>
      </w:r>
      <w:r w:rsidRPr="00E0255F">
        <w:t>: 3169-3176.</w:t>
      </w:r>
    </w:p>
    <w:p w14:paraId="16B2F693" w14:textId="77777777" w:rsidR="00E0255F" w:rsidRPr="00E0255F" w:rsidRDefault="00E0255F" w:rsidP="00E0255F">
      <w:pPr>
        <w:pStyle w:val="EndNoteBibliography"/>
        <w:spacing w:after="0"/>
      </w:pPr>
      <w:r w:rsidRPr="00E0255F">
        <w:t>8.</w:t>
      </w:r>
      <w:r w:rsidRPr="00E0255F">
        <w:tab/>
        <w:t>Cole, T.J., E.K. Rousham, N.L. Hawley</w:t>
      </w:r>
      <w:r w:rsidRPr="00E0255F">
        <w:rPr>
          <w:i/>
        </w:rPr>
        <w:t>, et al.</w:t>
      </w:r>
      <w:r w:rsidRPr="00E0255F">
        <w:t xml:space="preserve"> 2015. Ethnic and sex differences in skeletal maturation among the Birth to Twenty cohort in South Africa. </w:t>
      </w:r>
      <w:r w:rsidRPr="00E0255F">
        <w:rPr>
          <w:i/>
        </w:rPr>
        <w:t>Archives of disease in childhood</w:t>
      </w:r>
      <w:r w:rsidRPr="00E0255F">
        <w:t xml:space="preserve">. </w:t>
      </w:r>
      <w:r w:rsidRPr="00E0255F">
        <w:rPr>
          <w:b/>
        </w:rPr>
        <w:t>100</w:t>
      </w:r>
      <w:r w:rsidRPr="00E0255F">
        <w:t>: 138-143.</w:t>
      </w:r>
    </w:p>
    <w:p w14:paraId="7B2C0650" w14:textId="77777777" w:rsidR="00E0255F" w:rsidRPr="00E0255F" w:rsidRDefault="00E0255F" w:rsidP="00E0255F">
      <w:pPr>
        <w:pStyle w:val="EndNoteBibliography"/>
        <w:spacing w:after="0"/>
      </w:pPr>
      <w:r w:rsidRPr="00E0255F">
        <w:t>9.</w:t>
      </w:r>
      <w:r w:rsidRPr="00E0255F">
        <w:tab/>
        <w:t>Cole, T.J., D. Kuh, W. Johnson</w:t>
      </w:r>
      <w:r w:rsidRPr="00E0255F">
        <w:rPr>
          <w:i/>
        </w:rPr>
        <w:t>, et al.</w:t>
      </w:r>
      <w:r w:rsidRPr="00E0255F">
        <w:t xml:space="preserve"> 2016. Using Super-Imposition by Translation And Rotation (SITAR) to relate pubertal growth to bone health in later life: the Medical Research Council (MRC) National Survey of Health and Development. </w:t>
      </w:r>
      <w:r w:rsidRPr="00E0255F">
        <w:rPr>
          <w:i/>
        </w:rPr>
        <w:t>Int J Epidemiol</w:t>
      </w:r>
      <w:r w:rsidRPr="00E0255F">
        <w:t>.</w:t>
      </w:r>
    </w:p>
    <w:p w14:paraId="21DA7EDD" w14:textId="77777777" w:rsidR="00E0255F" w:rsidRPr="00E0255F" w:rsidRDefault="00E0255F" w:rsidP="00E0255F">
      <w:pPr>
        <w:pStyle w:val="EndNoteBibliography"/>
        <w:spacing w:after="0"/>
      </w:pPr>
      <w:r w:rsidRPr="00E0255F">
        <w:t>10.</w:t>
      </w:r>
      <w:r w:rsidRPr="00E0255F">
        <w:tab/>
        <w:t>Kuh, D., A.K. Wills, I. Shah</w:t>
      </w:r>
      <w:r w:rsidRPr="00E0255F">
        <w:rPr>
          <w:i/>
        </w:rPr>
        <w:t>, et al.</w:t>
      </w:r>
      <w:r w:rsidRPr="00E0255F">
        <w:t xml:space="preserve"> 2014. Growth from birth to adulthood and bone phenotype in early old age: a british birth cohort study. </w:t>
      </w:r>
      <w:r w:rsidRPr="00E0255F">
        <w:rPr>
          <w:i/>
        </w:rPr>
        <w:t>J Bone Miner Res</w:t>
      </w:r>
      <w:r w:rsidRPr="00E0255F">
        <w:t xml:space="preserve">. </w:t>
      </w:r>
      <w:r w:rsidRPr="00E0255F">
        <w:rPr>
          <w:b/>
        </w:rPr>
        <w:t>29</w:t>
      </w:r>
      <w:r w:rsidRPr="00E0255F">
        <w:t>: 123-133.</w:t>
      </w:r>
    </w:p>
    <w:p w14:paraId="2DC9A11E" w14:textId="77777777" w:rsidR="00E0255F" w:rsidRPr="00E0255F" w:rsidRDefault="00E0255F" w:rsidP="00E0255F">
      <w:pPr>
        <w:pStyle w:val="EndNoteBibliography"/>
        <w:spacing w:after="0"/>
      </w:pPr>
      <w:r w:rsidRPr="00E0255F">
        <w:t>11.</w:t>
      </w:r>
      <w:r w:rsidRPr="00E0255F">
        <w:tab/>
        <w:t>World Health Organization. 2015. "WHO Global Health Observatory:Gambia, 2002-2015". In.</w:t>
      </w:r>
    </w:p>
    <w:p w14:paraId="732D4471" w14:textId="77777777" w:rsidR="00E0255F" w:rsidRPr="00E0255F" w:rsidRDefault="00E0255F" w:rsidP="00E0255F">
      <w:pPr>
        <w:pStyle w:val="EndNoteBibliography"/>
      </w:pPr>
      <w:r w:rsidRPr="00E0255F">
        <w:lastRenderedPageBreak/>
        <w:t>12.</w:t>
      </w:r>
      <w:r w:rsidRPr="00E0255F">
        <w:tab/>
        <w:t>Gambia Bureau of Statistics and MICS Global Team 2011. The Gambia Multiple Indicator Cluster Survey 2010: final report. Gambia Bureau of Statistics, Banjul,</w:t>
      </w:r>
    </w:p>
    <w:p w14:paraId="789CAF7C" w14:textId="77777777" w:rsidR="00E0255F" w:rsidRPr="00E0255F" w:rsidRDefault="00E0255F" w:rsidP="00E0255F">
      <w:pPr>
        <w:pStyle w:val="EndNoteBibliography"/>
        <w:spacing w:after="0"/>
      </w:pPr>
      <w:r w:rsidRPr="00E0255F">
        <w:t>The Gambia.</w:t>
      </w:r>
    </w:p>
    <w:p w14:paraId="4E0086A0" w14:textId="77777777" w:rsidR="00E0255F" w:rsidRPr="00E0255F" w:rsidRDefault="00E0255F" w:rsidP="00E0255F">
      <w:pPr>
        <w:pStyle w:val="EndNoteBibliography"/>
        <w:spacing w:after="0"/>
      </w:pPr>
      <w:r w:rsidRPr="00E0255F">
        <w:t>13.</w:t>
      </w:r>
      <w:r w:rsidRPr="00E0255F">
        <w:tab/>
        <w:t>Prentice, A.M., K.A. Ward, G.R. Goldberg</w:t>
      </w:r>
      <w:r w:rsidRPr="00E0255F">
        <w:rPr>
          <w:i/>
        </w:rPr>
        <w:t>, et al.</w:t>
      </w:r>
      <w:r w:rsidRPr="00E0255F">
        <w:t xml:space="preserve"> 2013. Critical windows for nutritional interventions against stunting. </w:t>
      </w:r>
      <w:r w:rsidRPr="00E0255F">
        <w:rPr>
          <w:i/>
        </w:rPr>
        <w:t>Am J Clin Nutr</w:t>
      </w:r>
      <w:r w:rsidRPr="00E0255F">
        <w:t xml:space="preserve">. </w:t>
      </w:r>
      <w:r w:rsidRPr="00E0255F">
        <w:rPr>
          <w:b/>
        </w:rPr>
        <w:t>97</w:t>
      </w:r>
      <w:r w:rsidRPr="00E0255F">
        <w:t>: 911-918.</w:t>
      </w:r>
    </w:p>
    <w:p w14:paraId="5C2D9358" w14:textId="77777777" w:rsidR="00E0255F" w:rsidRPr="00E0255F" w:rsidRDefault="00E0255F" w:rsidP="00E0255F">
      <w:pPr>
        <w:pStyle w:val="EndNoteBibliography"/>
        <w:spacing w:after="0"/>
      </w:pPr>
      <w:r w:rsidRPr="00E0255F">
        <w:t>14.</w:t>
      </w:r>
      <w:r w:rsidRPr="00E0255F">
        <w:tab/>
        <w:t>Hennig, B.J., S.A. Unger, B.L. Dondeh</w:t>
      </w:r>
      <w:r w:rsidRPr="00E0255F">
        <w:rPr>
          <w:i/>
        </w:rPr>
        <w:t>, et al.</w:t>
      </w:r>
      <w:r w:rsidRPr="00E0255F">
        <w:t xml:space="preserve"> 2015. Cohort Profile: The Kiang West Longitudinal Population Study (KWLPS)-a platform for integrated research and health care provision in rural Gambia. </w:t>
      </w:r>
      <w:r w:rsidRPr="00E0255F">
        <w:rPr>
          <w:i/>
        </w:rPr>
        <w:t>Int J Epidemiol</w:t>
      </w:r>
      <w:r w:rsidRPr="00E0255F">
        <w:t>.</w:t>
      </w:r>
    </w:p>
    <w:p w14:paraId="05C78A09" w14:textId="77777777" w:rsidR="00E0255F" w:rsidRPr="00E0255F" w:rsidRDefault="00E0255F" w:rsidP="00E0255F">
      <w:pPr>
        <w:pStyle w:val="EndNoteBibliography"/>
        <w:spacing w:after="0"/>
      </w:pPr>
      <w:r w:rsidRPr="00E0255F">
        <w:t>15.</w:t>
      </w:r>
      <w:r w:rsidRPr="00E0255F">
        <w:tab/>
        <w:t>Prentice, A.M., R.G. Whitehead, S.B. Roberts</w:t>
      </w:r>
      <w:r w:rsidRPr="00E0255F">
        <w:rPr>
          <w:i/>
        </w:rPr>
        <w:t>, et al.</w:t>
      </w:r>
      <w:r w:rsidRPr="00E0255F">
        <w:t xml:space="preserve"> 1981. Long-term energy balance in child-bearing Gambian women. </w:t>
      </w:r>
      <w:r w:rsidRPr="00E0255F">
        <w:rPr>
          <w:i/>
        </w:rPr>
        <w:t>Am J Clin Nutr</w:t>
      </w:r>
      <w:r w:rsidRPr="00E0255F">
        <w:t xml:space="preserve">. </w:t>
      </w:r>
      <w:r w:rsidRPr="00E0255F">
        <w:rPr>
          <w:b/>
        </w:rPr>
        <w:t>34</w:t>
      </w:r>
      <w:r w:rsidRPr="00E0255F">
        <w:t>: 2790-2799.</w:t>
      </w:r>
    </w:p>
    <w:p w14:paraId="42294BFB" w14:textId="77777777" w:rsidR="00E0255F" w:rsidRPr="00E0255F" w:rsidRDefault="00E0255F" w:rsidP="00E0255F">
      <w:pPr>
        <w:pStyle w:val="EndNoteBibliography"/>
        <w:spacing w:after="0"/>
      </w:pPr>
      <w:r w:rsidRPr="00E0255F">
        <w:t>16.</w:t>
      </w:r>
      <w:r w:rsidRPr="00E0255F">
        <w:tab/>
        <w:t>Moore, S.E., T.J. Cole, E.M. Poskitt</w:t>
      </w:r>
      <w:r w:rsidRPr="00E0255F">
        <w:rPr>
          <w:i/>
        </w:rPr>
        <w:t>, et al.</w:t>
      </w:r>
      <w:r w:rsidRPr="00E0255F">
        <w:t xml:space="preserve"> 1997. Season of birth predicts mortality in rural Gambia. </w:t>
      </w:r>
      <w:r w:rsidRPr="00E0255F">
        <w:rPr>
          <w:i/>
        </w:rPr>
        <w:t>Nature</w:t>
      </w:r>
      <w:r w:rsidRPr="00E0255F">
        <w:t xml:space="preserve">. </w:t>
      </w:r>
      <w:r w:rsidRPr="00E0255F">
        <w:rPr>
          <w:b/>
        </w:rPr>
        <w:t>388</w:t>
      </w:r>
      <w:r w:rsidRPr="00E0255F">
        <w:t>: 434.</w:t>
      </w:r>
    </w:p>
    <w:p w14:paraId="14F2F13E" w14:textId="77777777" w:rsidR="00E0255F" w:rsidRPr="00E0255F" w:rsidRDefault="00E0255F" w:rsidP="00E0255F">
      <w:pPr>
        <w:pStyle w:val="EndNoteBibliography"/>
        <w:spacing w:after="0"/>
      </w:pPr>
      <w:r w:rsidRPr="00E0255F">
        <w:t>17.</w:t>
      </w:r>
      <w:r w:rsidRPr="00E0255F">
        <w:tab/>
        <w:t>Rees, C.P., S. Hawkesworth, S.E. Moore</w:t>
      </w:r>
      <w:r w:rsidRPr="00E0255F">
        <w:rPr>
          <w:i/>
        </w:rPr>
        <w:t>, et al.</w:t>
      </w:r>
      <w:r w:rsidRPr="00E0255F">
        <w:t xml:space="preserve"> 2016. Factors Affecting Access to Healthcare: An Observational Study of Children under 5 Years of Age Presenting to a Rural Gambian Primary Healthcare Centre. </w:t>
      </w:r>
      <w:r w:rsidRPr="00E0255F">
        <w:rPr>
          <w:i/>
        </w:rPr>
        <w:t>PLoS One</w:t>
      </w:r>
      <w:r w:rsidRPr="00E0255F">
        <w:t xml:space="preserve">. </w:t>
      </w:r>
      <w:r w:rsidRPr="00E0255F">
        <w:rPr>
          <w:b/>
        </w:rPr>
        <w:t>11</w:t>
      </w:r>
      <w:r w:rsidRPr="00E0255F">
        <w:t>: e0157790.</w:t>
      </w:r>
    </w:p>
    <w:p w14:paraId="537E6FC4" w14:textId="77777777" w:rsidR="00E0255F" w:rsidRPr="00E0255F" w:rsidRDefault="00E0255F" w:rsidP="00E0255F">
      <w:pPr>
        <w:pStyle w:val="EndNoteBibliography"/>
        <w:spacing w:after="0"/>
      </w:pPr>
      <w:r w:rsidRPr="00E0255F">
        <w:t>18.</w:t>
      </w:r>
      <w:r w:rsidRPr="00E0255F">
        <w:tab/>
        <w:t>Eriksen, K.G., W. Johnson, B. Sonko</w:t>
      </w:r>
      <w:r w:rsidRPr="00E0255F">
        <w:rPr>
          <w:i/>
        </w:rPr>
        <w:t>, et al.</w:t>
      </w:r>
      <w:r w:rsidRPr="00E0255F">
        <w:t xml:space="preserve"> 2017. Following the World Health Organization's Recommendation of Exclusive Breastfeeding to 6 Months of Age Does Not Impact the Growth of Rural Gambian Infants. </w:t>
      </w:r>
      <w:r w:rsidRPr="00E0255F">
        <w:rPr>
          <w:i/>
        </w:rPr>
        <w:t>J Nutr</w:t>
      </w:r>
      <w:r w:rsidRPr="00E0255F">
        <w:t xml:space="preserve">. </w:t>
      </w:r>
      <w:r w:rsidRPr="00E0255F">
        <w:rPr>
          <w:b/>
        </w:rPr>
        <w:t>147</w:t>
      </w:r>
      <w:r w:rsidRPr="00E0255F">
        <w:t>: 248-255.</w:t>
      </w:r>
    </w:p>
    <w:p w14:paraId="20C5AD48" w14:textId="77777777" w:rsidR="00E0255F" w:rsidRPr="00E0255F" w:rsidRDefault="00E0255F" w:rsidP="00E0255F">
      <w:pPr>
        <w:pStyle w:val="EndNoteBibliography"/>
        <w:spacing w:after="0"/>
      </w:pPr>
      <w:r w:rsidRPr="00E0255F">
        <w:t>19.</w:t>
      </w:r>
      <w:r w:rsidRPr="00E0255F">
        <w:tab/>
        <w:t>de Onis, M., A.W. Onyango, E. Borghi</w:t>
      </w:r>
      <w:r w:rsidRPr="00E0255F">
        <w:rPr>
          <w:i/>
        </w:rPr>
        <w:t>, et al.</w:t>
      </w:r>
      <w:r w:rsidRPr="00E0255F">
        <w:t xml:space="preserve"> 2007. Development of a WHO growth reference for school-aged children and adolescents. </w:t>
      </w:r>
      <w:r w:rsidRPr="00E0255F">
        <w:rPr>
          <w:i/>
        </w:rPr>
        <w:t>Bull World Health Organ</w:t>
      </w:r>
      <w:r w:rsidRPr="00E0255F">
        <w:t xml:space="preserve">. </w:t>
      </w:r>
      <w:r w:rsidRPr="00E0255F">
        <w:rPr>
          <w:b/>
        </w:rPr>
        <w:t>85</w:t>
      </w:r>
      <w:r w:rsidRPr="00E0255F">
        <w:t>: 660-667.</w:t>
      </w:r>
    </w:p>
    <w:p w14:paraId="373C22A6" w14:textId="77777777" w:rsidR="00E0255F" w:rsidRPr="00E0255F" w:rsidRDefault="00E0255F" w:rsidP="00E0255F">
      <w:pPr>
        <w:pStyle w:val="EndNoteBibliography"/>
        <w:spacing w:after="0"/>
      </w:pPr>
      <w:r w:rsidRPr="00E0255F">
        <w:t>20.</w:t>
      </w:r>
      <w:r w:rsidRPr="00E0255F">
        <w:tab/>
        <w:t>McCarthy, H.D., T.J. Cole, T. Fry</w:t>
      </w:r>
      <w:r w:rsidRPr="00E0255F">
        <w:rPr>
          <w:i/>
        </w:rPr>
        <w:t>, et al.</w:t>
      </w:r>
      <w:r w:rsidRPr="00E0255F">
        <w:t xml:space="preserve"> 2006. Body fat reference curves for children. </w:t>
      </w:r>
      <w:r w:rsidRPr="00E0255F">
        <w:rPr>
          <w:i/>
        </w:rPr>
        <w:t>Int J Obes (Lond)</w:t>
      </w:r>
      <w:r w:rsidRPr="00E0255F">
        <w:t xml:space="preserve">. </w:t>
      </w:r>
      <w:r w:rsidRPr="00E0255F">
        <w:rPr>
          <w:b/>
        </w:rPr>
        <w:t>30</w:t>
      </w:r>
      <w:r w:rsidRPr="00E0255F">
        <w:t>: 598-602.</w:t>
      </w:r>
    </w:p>
    <w:p w14:paraId="3DE642B1" w14:textId="77777777" w:rsidR="00E0255F" w:rsidRPr="00E0255F" w:rsidRDefault="00E0255F" w:rsidP="00E0255F">
      <w:pPr>
        <w:pStyle w:val="EndNoteBibliography"/>
        <w:spacing w:after="0"/>
      </w:pPr>
      <w:r w:rsidRPr="00E0255F">
        <w:t>21.</w:t>
      </w:r>
      <w:r w:rsidRPr="00E0255F">
        <w:tab/>
        <w:t>Jobe, M., S.C. Agbla, A.M. Prentice</w:t>
      </w:r>
      <w:r w:rsidRPr="00E0255F">
        <w:rPr>
          <w:i/>
        </w:rPr>
        <w:t>, et al.</w:t>
      </w:r>
      <w:r w:rsidRPr="00E0255F">
        <w:t xml:space="preserve"> 2017. High blood pressure and associated risk factors as indicator of preclinical hypertension in rural West Africa: A focus on children and adolescents in The Gambia. </w:t>
      </w:r>
      <w:r w:rsidRPr="00E0255F">
        <w:rPr>
          <w:i/>
        </w:rPr>
        <w:t>Medicine (Baltimore)</w:t>
      </w:r>
      <w:r w:rsidRPr="00E0255F">
        <w:t xml:space="preserve">. </w:t>
      </w:r>
      <w:r w:rsidRPr="00E0255F">
        <w:rPr>
          <w:b/>
        </w:rPr>
        <w:t>96</w:t>
      </w:r>
      <w:r w:rsidRPr="00E0255F">
        <w:t>: e6170.</w:t>
      </w:r>
    </w:p>
    <w:p w14:paraId="289997F0" w14:textId="77777777" w:rsidR="00E0255F" w:rsidRPr="00E0255F" w:rsidRDefault="00E0255F" w:rsidP="00E0255F">
      <w:pPr>
        <w:pStyle w:val="EndNoteBibliography"/>
        <w:spacing w:after="0"/>
      </w:pPr>
      <w:r w:rsidRPr="00E0255F">
        <w:t>22.</w:t>
      </w:r>
      <w:r w:rsidRPr="00E0255F">
        <w:tab/>
        <w:t xml:space="preserve">National Heart, L., and Blood Institute, Bethesda. 2005. "The Fourth Report on the Diagnosis, Evaluation, and Treatment of High Blood Pressure in Children and Adolescents ". In. National Institute of health </w:t>
      </w:r>
    </w:p>
    <w:p w14:paraId="39F8C00F" w14:textId="77777777" w:rsidR="00E0255F" w:rsidRPr="00E0255F" w:rsidRDefault="00E0255F" w:rsidP="00E0255F">
      <w:pPr>
        <w:pStyle w:val="EndNoteBibliography"/>
      </w:pPr>
      <w:r w:rsidRPr="00E0255F">
        <w:lastRenderedPageBreak/>
        <w:t>23.</w:t>
      </w:r>
      <w:r w:rsidRPr="00E0255F">
        <w:tab/>
        <w:t xml:space="preserve">World Health Organization. (World Health Organization). Definition and diagnosis of diabetes mellitus and intermediate hyperglycemia : </w:t>
      </w:r>
    </w:p>
    <w:p w14:paraId="1647A9D8" w14:textId="77777777" w:rsidR="00E0255F" w:rsidRPr="00E0255F" w:rsidRDefault="00E0255F" w:rsidP="00E0255F">
      <w:pPr>
        <w:pStyle w:val="EndNoteBibliography"/>
        <w:spacing w:after="0"/>
      </w:pPr>
      <w:r w:rsidRPr="00E0255F">
        <w:t>report of a WHO/IDF consultation. Geneva.</w:t>
      </w:r>
    </w:p>
    <w:p w14:paraId="6BAE8E0E" w14:textId="77777777" w:rsidR="00E0255F" w:rsidRPr="00E0255F" w:rsidRDefault="00E0255F" w:rsidP="00E0255F">
      <w:pPr>
        <w:pStyle w:val="EndNoteBibliography"/>
        <w:spacing w:after="0"/>
      </w:pPr>
      <w:r w:rsidRPr="00E0255F">
        <w:t>24.</w:t>
      </w:r>
      <w:r w:rsidRPr="00E0255F">
        <w:tab/>
        <w:t>R Core Team. 2016. A language and environment for statistical computing.. R Foundation for Statistical Computing, Vienna, Austria.</w:t>
      </w:r>
    </w:p>
    <w:p w14:paraId="083F11E1" w14:textId="77777777" w:rsidR="00E0255F" w:rsidRPr="00E0255F" w:rsidRDefault="00E0255F" w:rsidP="00E0255F">
      <w:pPr>
        <w:pStyle w:val="EndNoteBibliography"/>
        <w:spacing w:after="0"/>
      </w:pPr>
      <w:r w:rsidRPr="00E0255F">
        <w:t>25.</w:t>
      </w:r>
      <w:r w:rsidRPr="00E0255F">
        <w:tab/>
        <w:t>Wickham, H. &amp; R. Francois. 2016. "dplyr:The Grammar of Dta Manipulation. R package". In.</w:t>
      </w:r>
    </w:p>
    <w:p w14:paraId="14DCFF10" w14:textId="77777777" w:rsidR="00E0255F" w:rsidRPr="00E0255F" w:rsidRDefault="00E0255F" w:rsidP="00E0255F">
      <w:pPr>
        <w:pStyle w:val="EndNoteBibliography"/>
      </w:pPr>
      <w:r w:rsidRPr="00E0255F">
        <w:t>26.</w:t>
      </w:r>
      <w:r w:rsidRPr="00E0255F">
        <w:tab/>
        <w:t>Wickham, H. 2016. "Elegant Graphics for Data Analysis ggplot2</w:t>
      </w:r>
    </w:p>
    <w:p w14:paraId="7A8F57D7" w14:textId="77777777" w:rsidR="00E0255F" w:rsidRPr="00E0255F" w:rsidRDefault="00E0255F" w:rsidP="00E0255F">
      <w:pPr>
        <w:pStyle w:val="EndNoteBibliography"/>
      </w:pPr>
    </w:p>
    <w:p w14:paraId="366E70E7" w14:textId="77777777" w:rsidR="00E0255F" w:rsidRPr="00E0255F" w:rsidRDefault="00E0255F" w:rsidP="00E0255F">
      <w:pPr>
        <w:pStyle w:val="EndNoteBibliography"/>
        <w:spacing w:after="0"/>
      </w:pPr>
      <w:r w:rsidRPr="00E0255F">
        <w:t xml:space="preserve">". In </w:t>
      </w:r>
      <w:r w:rsidRPr="00E0255F">
        <w:rPr>
          <w:i/>
        </w:rPr>
        <w:t>Elegant Graphics for Data Analysis</w:t>
      </w:r>
      <w:r w:rsidRPr="00E0255F">
        <w:t>: VIII, 213. Springer-Verlag New York.</w:t>
      </w:r>
    </w:p>
    <w:p w14:paraId="58677DF7" w14:textId="77777777" w:rsidR="00E0255F" w:rsidRPr="00E0255F" w:rsidRDefault="00E0255F" w:rsidP="00E0255F">
      <w:pPr>
        <w:pStyle w:val="EndNoteBibliography"/>
        <w:spacing w:after="0"/>
      </w:pPr>
      <w:r w:rsidRPr="00E0255F">
        <w:t>27.</w:t>
      </w:r>
      <w:r w:rsidRPr="00E0255F">
        <w:tab/>
        <w:t>Juwara, A., N. Huang, L.Y. Chien</w:t>
      </w:r>
      <w:r w:rsidRPr="00E0255F">
        <w:rPr>
          <w:i/>
        </w:rPr>
        <w:t>, et al.</w:t>
      </w:r>
      <w:r w:rsidRPr="00E0255F">
        <w:t xml:space="preserve"> 2016. Stunting and weight statuses of adolescents differ between public and private schools in urban Gambia. </w:t>
      </w:r>
      <w:r w:rsidRPr="00E0255F">
        <w:rPr>
          <w:i/>
        </w:rPr>
        <w:t>Int J Public Health</w:t>
      </w:r>
      <w:r w:rsidRPr="00E0255F">
        <w:t xml:space="preserve">. </w:t>
      </w:r>
      <w:r w:rsidRPr="00E0255F">
        <w:rPr>
          <w:b/>
        </w:rPr>
        <w:t>61</w:t>
      </w:r>
      <w:r w:rsidRPr="00E0255F">
        <w:t>: 717-726.</w:t>
      </w:r>
    </w:p>
    <w:p w14:paraId="33914681" w14:textId="77777777" w:rsidR="00E0255F" w:rsidRPr="00E0255F" w:rsidRDefault="00E0255F" w:rsidP="00E0255F">
      <w:pPr>
        <w:pStyle w:val="EndNoteBibliography"/>
        <w:spacing w:after="0"/>
      </w:pPr>
      <w:r w:rsidRPr="00E0255F">
        <w:t>28.</w:t>
      </w:r>
      <w:r w:rsidRPr="00E0255F">
        <w:tab/>
        <w:t xml:space="preserve">Duke, P., I. Litt &amp; R. Gross. 1980. Adolescents' self assessment of sexual maturation. </w:t>
      </w:r>
      <w:r w:rsidRPr="00E0255F">
        <w:rPr>
          <w:i/>
        </w:rPr>
        <w:t>Pediatrics</w:t>
      </w:r>
      <w:r w:rsidRPr="00E0255F">
        <w:t xml:space="preserve">. </w:t>
      </w:r>
      <w:r w:rsidRPr="00E0255F">
        <w:rPr>
          <w:b/>
        </w:rPr>
        <w:t>66</w:t>
      </w:r>
      <w:r w:rsidRPr="00E0255F">
        <w:t>: 918-920.</w:t>
      </w:r>
    </w:p>
    <w:p w14:paraId="51DA320C" w14:textId="77777777" w:rsidR="00E0255F" w:rsidRPr="00E0255F" w:rsidRDefault="00E0255F" w:rsidP="00E0255F">
      <w:pPr>
        <w:pStyle w:val="EndNoteBibliography"/>
        <w:spacing w:after="0"/>
      </w:pPr>
      <w:r w:rsidRPr="00E0255F">
        <w:t>29.</w:t>
      </w:r>
      <w:r w:rsidRPr="00E0255F">
        <w:tab/>
        <w:t>Day, F.R., C.E. Elks, A. Murray</w:t>
      </w:r>
      <w:r w:rsidRPr="00E0255F">
        <w:rPr>
          <w:i/>
        </w:rPr>
        <w:t>, et al.</w:t>
      </w:r>
      <w:r w:rsidRPr="00E0255F">
        <w:t xml:space="preserve"> 2015. Puberty timing associated with diabetes, cardiovascular disease and also diverse health outcomes in men and women: the UK Biobank study. </w:t>
      </w:r>
      <w:r w:rsidRPr="00E0255F">
        <w:rPr>
          <w:i/>
        </w:rPr>
        <w:t>Sci Rep</w:t>
      </w:r>
      <w:r w:rsidRPr="00E0255F">
        <w:t xml:space="preserve">. </w:t>
      </w:r>
      <w:r w:rsidRPr="00E0255F">
        <w:rPr>
          <w:b/>
        </w:rPr>
        <w:t>5</w:t>
      </w:r>
      <w:r w:rsidRPr="00E0255F">
        <w:t>: 11208.</w:t>
      </w:r>
    </w:p>
    <w:p w14:paraId="45AAA1AC" w14:textId="77777777" w:rsidR="00E0255F" w:rsidRPr="00E0255F" w:rsidRDefault="00E0255F" w:rsidP="00E0255F">
      <w:pPr>
        <w:pStyle w:val="EndNoteBibliography"/>
        <w:spacing w:after="0"/>
      </w:pPr>
      <w:r w:rsidRPr="00E0255F">
        <w:t>30.</w:t>
      </w:r>
      <w:r w:rsidRPr="00E0255F">
        <w:tab/>
        <w:t>Das, J.K., R.A. Salam, K.L. Thornburg</w:t>
      </w:r>
      <w:r w:rsidRPr="00E0255F">
        <w:rPr>
          <w:i/>
        </w:rPr>
        <w:t>, et al.</w:t>
      </w:r>
      <w:r w:rsidRPr="00E0255F">
        <w:t xml:space="preserve"> 2017. Nutrition in adolescents: physiology, metabolism, and nutritional needs. </w:t>
      </w:r>
      <w:r w:rsidRPr="00E0255F">
        <w:rPr>
          <w:i/>
        </w:rPr>
        <w:t>Ann N Y Acad Sci</w:t>
      </w:r>
      <w:r w:rsidRPr="00E0255F">
        <w:t xml:space="preserve">. </w:t>
      </w:r>
      <w:r w:rsidRPr="00E0255F">
        <w:rPr>
          <w:b/>
        </w:rPr>
        <w:t>1393</w:t>
      </w:r>
      <w:r w:rsidRPr="00E0255F">
        <w:t>: 21-33.</w:t>
      </w:r>
    </w:p>
    <w:p w14:paraId="2BBE3F40" w14:textId="77777777" w:rsidR="00E0255F" w:rsidRPr="00E0255F" w:rsidRDefault="00E0255F" w:rsidP="00E0255F">
      <w:pPr>
        <w:pStyle w:val="EndNoteBibliography"/>
        <w:spacing w:after="0"/>
      </w:pPr>
      <w:r w:rsidRPr="00E0255F">
        <w:t>31.</w:t>
      </w:r>
      <w:r w:rsidRPr="00E0255F">
        <w:tab/>
        <w:t>Antonisamy, B., S.K. Vasan, F.S. Geethanjali</w:t>
      </w:r>
      <w:r w:rsidRPr="00E0255F">
        <w:rPr>
          <w:i/>
        </w:rPr>
        <w:t>, et al.</w:t>
      </w:r>
      <w:r w:rsidRPr="00E0255F">
        <w:t xml:space="preserve"> 2017. Weight Gain and Height Growth during Infancy, Childhood, and Adolescence as Predictors of Adult Cardiovascular Risk. </w:t>
      </w:r>
      <w:r w:rsidRPr="00E0255F">
        <w:rPr>
          <w:i/>
        </w:rPr>
        <w:t>J Pediatr</w:t>
      </w:r>
      <w:r w:rsidRPr="00E0255F">
        <w:t xml:space="preserve">. </w:t>
      </w:r>
      <w:r w:rsidRPr="00E0255F">
        <w:rPr>
          <w:b/>
        </w:rPr>
        <w:t>180</w:t>
      </w:r>
      <w:r w:rsidRPr="00E0255F">
        <w:t>: 53-61 e53.</w:t>
      </w:r>
    </w:p>
    <w:p w14:paraId="1786CB5D" w14:textId="77777777" w:rsidR="00E0255F" w:rsidRPr="00E0255F" w:rsidRDefault="00E0255F" w:rsidP="00E0255F">
      <w:pPr>
        <w:pStyle w:val="EndNoteBibliography"/>
        <w:spacing w:after="0"/>
      </w:pPr>
      <w:r w:rsidRPr="00E0255F">
        <w:t>32.</w:t>
      </w:r>
      <w:r w:rsidRPr="00E0255F">
        <w:tab/>
        <w:t>Fall, C.H., H.S. Sachdev, C. Osmond</w:t>
      </w:r>
      <w:r w:rsidRPr="00E0255F">
        <w:rPr>
          <w:i/>
        </w:rPr>
        <w:t>, et al.</w:t>
      </w:r>
      <w:r w:rsidRPr="00E0255F">
        <w:t xml:space="preserve"> 2015. Association between maternal age at childbirth and child and adult outcomes in the offspring: a prospective study in five low-income and middle-income countries (COHORTS collaboration). </w:t>
      </w:r>
      <w:r w:rsidRPr="00E0255F">
        <w:rPr>
          <w:i/>
        </w:rPr>
        <w:t>Lancet Glob Health</w:t>
      </w:r>
      <w:r w:rsidRPr="00E0255F">
        <w:t xml:space="preserve">. </w:t>
      </w:r>
      <w:r w:rsidRPr="00E0255F">
        <w:rPr>
          <w:b/>
        </w:rPr>
        <w:t>3</w:t>
      </w:r>
      <w:r w:rsidRPr="00E0255F">
        <w:t>: e366-377.</w:t>
      </w:r>
    </w:p>
    <w:p w14:paraId="3A2D6121" w14:textId="77777777" w:rsidR="00E0255F" w:rsidRPr="00E0255F" w:rsidRDefault="00E0255F" w:rsidP="00E0255F">
      <w:pPr>
        <w:pStyle w:val="EndNoteBibliography"/>
        <w:spacing w:after="0"/>
      </w:pPr>
      <w:r w:rsidRPr="00E0255F">
        <w:t>33.</w:t>
      </w:r>
      <w:r w:rsidRPr="00E0255F">
        <w:tab/>
        <w:t>Nabwera, H.M., A.J. Fulford, S.E. Moore</w:t>
      </w:r>
      <w:r w:rsidRPr="00E0255F">
        <w:rPr>
          <w:i/>
        </w:rPr>
        <w:t>, et al.</w:t>
      </w:r>
      <w:r w:rsidRPr="00E0255F">
        <w:t xml:space="preserve"> 2017. Growth faltering in rural Gambian children after four decades of interventions: a retrospective cohort study. </w:t>
      </w:r>
      <w:r w:rsidRPr="00E0255F">
        <w:rPr>
          <w:i/>
        </w:rPr>
        <w:t>Lancet Glob Health</w:t>
      </w:r>
      <w:r w:rsidRPr="00E0255F">
        <w:t xml:space="preserve">. </w:t>
      </w:r>
      <w:r w:rsidRPr="00E0255F">
        <w:rPr>
          <w:b/>
        </w:rPr>
        <w:t>5</w:t>
      </w:r>
      <w:r w:rsidRPr="00E0255F">
        <w:t>: e208-e216.</w:t>
      </w:r>
    </w:p>
    <w:p w14:paraId="1EB664B6" w14:textId="77777777" w:rsidR="00E0255F" w:rsidRPr="00E0255F" w:rsidRDefault="00E0255F" w:rsidP="00E0255F">
      <w:pPr>
        <w:pStyle w:val="EndNoteBibliography"/>
      </w:pPr>
      <w:r w:rsidRPr="00E0255F">
        <w:t>34.</w:t>
      </w:r>
      <w:r w:rsidRPr="00E0255F">
        <w:tab/>
        <w:t xml:space="preserve">Ward, K. 2012. Musculoskeletal phenotype through the life course: the role of nutrition. </w:t>
      </w:r>
      <w:r w:rsidRPr="00E0255F">
        <w:rPr>
          <w:i/>
        </w:rPr>
        <w:t>Proc Nutr Soc</w:t>
      </w:r>
      <w:r w:rsidRPr="00E0255F">
        <w:t xml:space="preserve">. </w:t>
      </w:r>
      <w:r w:rsidRPr="00E0255F">
        <w:rPr>
          <w:b/>
        </w:rPr>
        <w:t>71</w:t>
      </w:r>
      <w:r w:rsidRPr="00E0255F">
        <w:t>: 27-37.</w:t>
      </w:r>
    </w:p>
    <w:p w14:paraId="5C311B40" w14:textId="79F3F2CC" w:rsidR="00E0414E" w:rsidRDefault="00E0414E" w:rsidP="00E0414E">
      <w:pPr>
        <w:spacing w:line="360" w:lineRule="auto"/>
        <w:jc w:val="left"/>
        <w:rPr>
          <w:b/>
        </w:rPr>
      </w:pPr>
      <w:r>
        <w:lastRenderedPageBreak/>
        <w:fldChar w:fldCharType="end"/>
      </w:r>
      <w:r>
        <w:rPr>
          <w:b/>
        </w:rPr>
        <w:br w:type="page"/>
      </w:r>
    </w:p>
    <w:p w14:paraId="03B02394" w14:textId="7DCDD353" w:rsidR="002A0033" w:rsidRPr="006F161D" w:rsidRDefault="00181074" w:rsidP="006F161D">
      <w:pPr>
        <w:spacing w:line="360" w:lineRule="auto"/>
        <w:rPr>
          <w:b/>
        </w:rPr>
      </w:pPr>
      <w:r>
        <w:rPr>
          <w:b/>
        </w:rPr>
        <w:lastRenderedPageBreak/>
        <w:t>F</w:t>
      </w:r>
      <w:r w:rsidR="006F161D" w:rsidRPr="006F161D">
        <w:rPr>
          <w:b/>
        </w:rPr>
        <w:t>igure legends</w:t>
      </w:r>
    </w:p>
    <w:p w14:paraId="52D0DB82" w14:textId="77777777" w:rsidR="006F161D" w:rsidRPr="006F161D" w:rsidRDefault="006F161D" w:rsidP="006F161D">
      <w:pPr>
        <w:spacing w:line="360" w:lineRule="auto"/>
      </w:pPr>
    </w:p>
    <w:p w14:paraId="1D93BC3B" w14:textId="77777777" w:rsidR="006F161D" w:rsidRPr="00181074" w:rsidRDefault="006F161D" w:rsidP="00181074">
      <w:pPr>
        <w:pStyle w:val="Caption"/>
        <w:spacing w:line="360" w:lineRule="auto"/>
        <w:rPr>
          <w:i w:val="0"/>
          <w:color w:val="auto"/>
          <w:sz w:val="22"/>
          <w:szCs w:val="22"/>
        </w:rPr>
      </w:pPr>
      <w:r w:rsidRPr="00181074">
        <w:rPr>
          <w:i w:val="0"/>
          <w:color w:val="auto"/>
          <w:sz w:val="22"/>
          <w:szCs w:val="22"/>
        </w:rPr>
        <w:t xml:space="preserve">Figure </w:t>
      </w:r>
      <w:r w:rsidRPr="00181074">
        <w:rPr>
          <w:i w:val="0"/>
          <w:color w:val="auto"/>
          <w:sz w:val="22"/>
          <w:szCs w:val="22"/>
        </w:rPr>
        <w:fldChar w:fldCharType="begin"/>
      </w:r>
      <w:r w:rsidRPr="00181074">
        <w:rPr>
          <w:i w:val="0"/>
          <w:color w:val="auto"/>
          <w:sz w:val="22"/>
          <w:szCs w:val="22"/>
        </w:rPr>
        <w:instrText xml:space="preserve"> SEQ Figure \* ARABIC </w:instrText>
      </w:r>
      <w:r w:rsidRPr="00181074">
        <w:rPr>
          <w:i w:val="0"/>
          <w:color w:val="auto"/>
          <w:sz w:val="22"/>
          <w:szCs w:val="22"/>
        </w:rPr>
        <w:fldChar w:fldCharType="separate"/>
      </w:r>
      <w:r w:rsidR="00E6785D">
        <w:rPr>
          <w:i w:val="0"/>
          <w:noProof/>
          <w:color w:val="auto"/>
          <w:sz w:val="22"/>
          <w:szCs w:val="22"/>
        </w:rPr>
        <w:t>1</w:t>
      </w:r>
      <w:r w:rsidRPr="00181074">
        <w:rPr>
          <w:i w:val="0"/>
          <w:noProof/>
          <w:color w:val="auto"/>
          <w:sz w:val="22"/>
          <w:szCs w:val="22"/>
        </w:rPr>
        <w:fldChar w:fldCharType="end"/>
      </w:r>
      <w:r w:rsidRPr="00181074">
        <w:rPr>
          <w:i w:val="0"/>
          <w:color w:val="auto"/>
          <w:sz w:val="22"/>
          <w:szCs w:val="22"/>
        </w:rPr>
        <w:t>: Height-, BMI- and fat %-for-age z-scores by age group and sex. Boxplots showing the median (thick horizontal line), interquartile range (height of box) and sample size (width of box), superimposed on violin plots showing the distribution. The dashed horizontal line indicates a z-score of zero, representing the median in the international reference data.</w:t>
      </w:r>
    </w:p>
    <w:p w14:paraId="2D7FCB9C" w14:textId="77777777" w:rsidR="00181074" w:rsidRDefault="00181074" w:rsidP="00181074">
      <w:pPr>
        <w:pStyle w:val="Caption"/>
        <w:spacing w:line="360" w:lineRule="auto"/>
        <w:rPr>
          <w:i w:val="0"/>
          <w:color w:val="auto"/>
          <w:sz w:val="22"/>
          <w:szCs w:val="22"/>
        </w:rPr>
      </w:pPr>
    </w:p>
    <w:p w14:paraId="76C3A2FF" w14:textId="77777777" w:rsidR="004135E0" w:rsidRDefault="004135E0" w:rsidP="008270AA">
      <w:pPr>
        <w:spacing w:line="360" w:lineRule="auto"/>
      </w:pPr>
    </w:p>
    <w:p w14:paraId="41EF922D" w14:textId="62E1E829" w:rsidR="006F161D" w:rsidRPr="006F161D" w:rsidRDefault="006F161D" w:rsidP="008270AA">
      <w:pPr>
        <w:spacing w:line="360" w:lineRule="auto"/>
      </w:pPr>
    </w:p>
    <w:sectPr w:rsidR="006F161D" w:rsidRPr="006F161D" w:rsidSect="00A45648">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AF13A" w14:textId="77777777" w:rsidR="00D74A67" w:rsidRDefault="00D74A67" w:rsidP="00A01673">
      <w:r>
        <w:separator/>
      </w:r>
    </w:p>
  </w:endnote>
  <w:endnote w:type="continuationSeparator" w:id="0">
    <w:p w14:paraId="29B7C358" w14:textId="77777777" w:rsidR="00D74A67" w:rsidRDefault="00D74A67" w:rsidP="00A01673">
      <w:r>
        <w:continuationSeparator/>
      </w:r>
    </w:p>
  </w:endnote>
  <w:endnote w:type="continuationNotice" w:id="1">
    <w:p w14:paraId="3A16984B" w14:textId="77777777" w:rsidR="00D74A67" w:rsidRDefault="00D74A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336468"/>
      <w:docPartObj>
        <w:docPartGallery w:val="Page Numbers (Bottom of Page)"/>
        <w:docPartUnique/>
      </w:docPartObj>
    </w:sdtPr>
    <w:sdtEndPr>
      <w:rPr>
        <w:noProof/>
      </w:rPr>
    </w:sdtEndPr>
    <w:sdtContent>
      <w:p w14:paraId="0D18FCA2" w14:textId="32AB5F72" w:rsidR="007F6CF7" w:rsidRPr="002B48C7" w:rsidRDefault="007F6CF7" w:rsidP="00A01673">
        <w:pPr>
          <w:pStyle w:val="Footer"/>
        </w:pPr>
        <w:r w:rsidRPr="002B48C7">
          <w:fldChar w:fldCharType="begin"/>
        </w:r>
        <w:r w:rsidRPr="002B48C7">
          <w:instrText xml:space="preserve"> PAGE   \* MERGEFORMAT </w:instrText>
        </w:r>
        <w:r w:rsidRPr="002B48C7">
          <w:fldChar w:fldCharType="separate"/>
        </w:r>
        <w:r w:rsidR="00026978">
          <w:rPr>
            <w:noProof/>
          </w:rPr>
          <w:t>2</w:t>
        </w:r>
        <w:r w:rsidRPr="002B48C7">
          <w:rPr>
            <w:noProof/>
          </w:rPr>
          <w:fldChar w:fldCharType="end"/>
        </w:r>
      </w:p>
    </w:sdtContent>
  </w:sdt>
  <w:p w14:paraId="12A09803" w14:textId="77777777" w:rsidR="007F6CF7" w:rsidRPr="002B48C7" w:rsidRDefault="007F6CF7" w:rsidP="00A016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90422E" w14:textId="77777777" w:rsidR="00D74A67" w:rsidRDefault="00D74A67" w:rsidP="00A01673">
      <w:r>
        <w:separator/>
      </w:r>
    </w:p>
  </w:footnote>
  <w:footnote w:type="continuationSeparator" w:id="0">
    <w:p w14:paraId="50E56B6D" w14:textId="77777777" w:rsidR="00D74A67" w:rsidRDefault="00D74A67" w:rsidP="00A01673">
      <w:r>
        <w:continuationSeparator/>
      </w:r>
    </w:p>
  </w:footnote>
  <w:footnote w:type="continuationNotice" w:id="1">
    <w:p w14:paraId="0638A92D" w14:textId="77777777" w:rsidR="00D74A67" w:rsidRDefault="00D74A6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82F10"/>
    <w:multiLevelType w:val="hybridMultilevel"/>
    <w:tmpl w:val="528C2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AD0B3D"/>
    <w:multiLevelType w:val="hybridMultilevel"/>
    <w:tmpl w:val="87345F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D2088A"/>
    <w:multiLevelType w:val="hybridMultilevel"/>
    <w:tmpl w:val="528C2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Y Acad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629A"/>
    <w:rsid w:val="00000771"/>
    <w:rsid w:val="00001B4D"/>
    <w:rsid w:val="00004094"/>
    <w:rsid w:val="0001409A"/>
    <w:rsid w:val="00023F51"/>
    <w:rsid w:val="00026978"/>
    <w:rsid w:val="00026B2D"/>
    <w:rsid w:val="00030806"/>
    <w:rsid w:val="00033354"/>
    <w:rsid w:val="00053F67"/>
    <w:rsid w:val="00060F3B"/>
    <w:rsid w:val="00075FC7"/>
    <w:rsid w:val="0007628D"/>
    <w:rsid w:val="000926BD"/>
    <w:rsid w:val="00095773"/>
    <w:rsid w:val="000A5EBE"/>
    <w:rsid w:val="000C5785"/>
    <w:rsid w:val="000C6EFB"/>
    <w:rsid w:val="000C7A31"/>
    <w:rsid w:val="000D18C7"/>
    <w:rsid w:val="000D1CD5"/>
    <w:rsid w:val="000E0747"/>
    <w:rsid w:val="000E4D03"/>
    <w:rsid w:val="000E78DC"/>
    <w:rsid w:val="00101F48"/>
    <w:rsid w:val="00103046"/>
    <w:rsid w:val="00104CF0"/>
    <w:rsid w:val="00110A69"/>
    <w:rsid w:val="001124DA"/>
    <w:rsid w:val="0011307E"/>
    <w:rsid w:val="001155F2"/>
    <w:rsid w:val="00135CE1"/>
    <w:rsid w:val="00142C78"/>
    <w:rsid w:val="00143FD6"/>
    <w:rsid w:val="00145C2F"/>
    <w:rsid w:val="0014676F"/>
    <w:rsid w:val="00152A25"/>
    <w:rsid w:val="00153690"/>
    <w:rsid w:val="00161479"/>
    <w:rsid w:val="00166701"/>
    <w:rsid w:val="00181074"/>
    <w:rsid w:val="0018468D"/>
    <w:rsid w:val="001934D8"/>
    <w:rsid w:val="001A06FE"/>
    <w:rsid w:val="001B69AF"/>
    <w:rsid w:val="001C739E"/>
    <w:rsid w:val="001D4E60"/>
    <w:rsid w:val="001F3767"/>
    <w:rsid w:val="0020673C"/>
    <w:rsid w:val="00212EAF"/>
    <w:rsid w:val="00220543"/>
    <w:rsid w:val="002217C7"/>
    <w:rsid w:val="002454E3"/>
    <w:rsid w:val="0025131C"/>
    <w:rsid w:val="002532B5"/>
    <w:rsid w:val="00254113"/>
    <w:rsid w:val="00254897"/>
    <w:rsid w:val="002563E4"/>
    <w:rsid w:val="00264421"/>
    <w:rsid w:val="00280DE2"/>
    <w:rsid w:val="00281433"/>
    <w:rsid w:val="00282475"/>
    <w:rsid w:val="002847A2"/>
    <w:rsid w:val="00293457"/>
    <w:rsid w:val="002A0033"/>
    <w:rsid w:val="002B4571"/>
    <w:rsid w:val="002B7F04"/>
    <w:rsid w:val="002C491A"/>
    <w:rsid w:val="002D0810"/>
    <w:rsid w:val="002E16C7"/>
    <w:rsid w:val="002F4EAC"/>
    <w:rsid w:val="003128AB"/>
    <w:rsid w:val="00334772"/>
    <w:rsid w:val="00335D99"/>
    <w:rsid w:val="00340217"/>
    <w:rsid w:val="003479A1"/>
    <w:rsid w:val="00354792"/>
    <w:rsid w:val="00376940"/>
    <w:rsid w:val="003854BE"/>
    <w:rsid w:val="00397112"/>
    <w:rsid w:val="003B0876"/>
    <w:rsid w:val="003B2311"/>
    <w:rsid w:val="003B5680"/>
    <w:rsid w:val="003C290D"/>
    <w:rsid w:val="003E0980"/>
    <w:rsid w:val="003F00DD"/>
    <w:rsid w:val="003F3AF7"/>
    <w:rsid w:val="004072A7"/>
    <w:rsid w:val="004135E0"/>
    <w:rsid w:val="00431D94"/>
    <w:rsid w:val="004418E6"/>
    <w:rsid w:val="00460935"/>
    <w:rsid w:val="00486BCA"/>
    <w:rsid w:val="00491C7F"/>
    <w:rsid w:val="004A2A0D"/>
    <w:rsid w:val="004B7B29"/>
    <w:rsid w:val="004C65B9"/>
    <w:rsid w:val="004D72EB"/>
    <w:rsid w:val="004F47E4"/>
    <w:rsid w:val="005024BD"/>
    <w:rsid w:val="00504115"/>
    <w:rsid w:val="00506EC2"/>
    <w:rsid w:val="00511762"/>
    <w:rsid w:val="00515263"/>
    <w:rsid w:val="005169A0"/>
    <w:rsid w:val="00521A3B"/>
    <w:rsid w:val="00526147"/>
    <w:rsid w:val="005314FB"/>
    <w:rsid w:val="005378F2"/>
    <w:rsid w:val="00552BA6"/>
    <w:rsid w:val="005538F7"/>
    <w:rsid w:val="00556056"/>
    <w:rsid w:val="005567D4"/>
    <w:rsid w:val="00560DE5"/>
    <w:rsid w:val="00563B45"/>
    <w:rsid w:val="0056677F"/>
    <w:rsid w:val="00567DC0"/>
    <w:rsid w:val="00572D53"/>
    <w:rsid w:val="00582D10"/>
    <w:rsid w:val="00583653"/>
    <w:rsid w:val="00584384"/>
    <w:rsid w:val="00592D20"/>
    <w:rsid w:val="005966DA"/>
    <w:rsid w:val="005B643D"/>
    <w:rsid w:val="005E10D0"/>
    <w:rsid w:val="005E4CA1"/>
    <w:rsid w:val="005E5770"/>
    <w:rsid w:val="005F7331"/>
    <w:rsid w:val="00614B37"/>
    <w:rsid w:val="00616955"/>
    <w:rsid w:val="0062448D"/>
    <w:rsid w:val="0062699C"/>
    <w:rsid w:val="00626A01"/>
    <w:rsid w:val="0064078C"/>
    <w:rsid w:val="00641B0D"/>
    <w:rsid w:val="00647018"/>
    <w:rsid w:val="00656E56"/>
    <w:rsid w:val="00664F5C"/>
    <w:rsid w:val="00664FEB"/>
    <w:rsid w:val="006672C1"/>
    <w:rsid w:val="006763AE"/>
    <w:rsid w:val="006804FA"/>
    <w:rsid w:val="00686758"/>
    <w:rsid w:val="00695A89"/>
    <w:rsid w:val="006B4800"/>
    <w:rsid w:val="006B4CC2"/>
    <w:rsid w:val="006C74AA"/>
    <w:rsid w:val="006C788C"/>
    <w:rsid w:val="006D47BF"/>
    <w:rsid w:val="006E1E60"/>
    <w:rsid w:val="006E6CC8"/>
    <w:rsid w:val="006F161D"/>
    <w:rsid w:val="006F223B"/>
    <w:rsid w:val="00702561"/>
    <w:rsid w:val="00702A68"/>
    <w:rsid w:val="0070629A"/>
    <w:rsid w:val="007076DB"/>
    <w:rsid w:val="007162BF"/>
    <w:rsid w:val="00717850"/>
    <w:rsid w:val="00720918"/>
    <w:rsid w:val="007218A1"/>
    <w:rsid w:val="00725EF9"/>
    <w:rsid w:val="0073025E"/>
    <w:rsid w:val="00731648"/>
    <w:rsid w:val="007347EA"/>
    <w:rsid w:val="0073528F"/>
    <w:rsid w:val="00735533"/>
    <w:rsid w:val="007365DB"/>
    <w:rsid w:val="0074247B"/>
    <w:rsid w:val="00757F60"/>
    <w:rsid w:val="007834F9"/>
    <w:rsid w:val="00793B8C"/>
    <w:rsid w:val="007A480A"/>
    <w:rsid w:val="007C2380"/>
    <w:rsid w:val="007D333F"/>
    <w:rsid w:val="007D5C51"/>
    <w:rsid w:val="007D7747"/>
    <w:rsid w:val="007F3A00"/>
    <w:rsid w:val="007F6CF7"/>
    <w:rsid w:val="00805B7A"/>
    <w:rsid w:val="00821340"/>
    <w:rsid w:val="00825A2E"/>
    <w:rsid w:val="00826972"/>
    <w:rsid w:val="008270AA"/>
    <w:rsid w:val="00833149"/>
    <w:rsid w:val="00837B93"/>
    <w:rsid w:val="00867048"/>
    <w:rsid w:val="00870706"/>
    <w:rsid w:val="00875005"/>
    <w:rsid w:val="00885288"/>
    <w:rsid w:val="00896882"/>
    <w:rsid w:val="008A0057"/>
    <w:rsid w:val="008A02AD"/>
    <w:rsid w:val="008A04B8"/>
    <w:rsid w:val="008C5499"/>
    <w:rsid w:val="008C6B34"/>
    <w:rsid w:val="008D1226"/>
    <w:rsid w:val="008E5768"/>
    <w:rsid w:val="008E5A0C"/>
    <w:rsid w:val="009134AE"/>
    <w:rsid w:val="0091560F"/>
    <w:rsid w:val="00921482"/>
    <w:rsid w:val="00922A57"/>
    <w:rsid w:val="0094611D"/>
    <w:rsid w:val="00951460"/>
    <w:rsid w:val="0095314F"/>
    <w:rsid w:val="00956233"/>
    <w:rsid w:val="0095789B"/>
    <w:rsid w:val="00957C77"/>
    <w:rsid w:val="009616EA"/>
    <w:rsid w:val="00966378"/>
    <w:rsid w:val="00970B6C"/>
    <w:rsid w:val="009819F4"/>
    <w:rsid w:val="00982B90"/>
    <w:rsid w:val="00994300"/>
    <w:rsid w:val="009A3B0F"/>
    <w:rsid w:val="009B1336"/>
    <w:rsid w:val="009B42C7"/>
    <w:rsid w:val="009C355A"/>
    <w:rsid w:val="009C4B0B"/>
    <w:rsid w:val="009C6295"/>
    <w:rsid w:val="00A01673"/>
    <w:rsid w:val="00A02A14"/>
    <w:rsid w:val="00A14C8E"/>
    <w:rsid w:val="00A24095"/>
    <w:rsid w:val="00A2484A"/>
    <w:rsid w:val="00A266AD"/>
    <w:rsid w:val="00A412CA"/>
    <w:rsid w:val="00A44E8D"/>
    <w:rsid w:val="00A45648"/>
    <w:rsid w:val="00A461EA"/>
    <w:rsid w:val="00A51036"/>
    <w:rsid w:val="00A62D16"/>
    <w:rsid w:val="00A73715"/>
    <w:rsid w:val="00A75861"/>
    <w:rsid w:val="00A83480"/>
    <w:rsid w:val="00A91439"/>
    <w:rsid w:val="00A945C3"/>
    <w:rsid w:val="00AA3A72"/>
    <w:rsid w:val="00AB14D4"/>
    <w:rsid w:val="00AB48AF"/>
    <w:rsid w:val="00AC35C9"/>
    <w:rsid w:val="00AC5B4A"/>
    <w:rsid w:val="00AC7424"/>
    <w:rsid w:val="00AC7AB6"/>
    <w:rsid w:val="00AD0FFF"/>
    <w:rsid w:val="00AD1073"/>
    <w:rsid w:val="00AE1D39"/>
    <w:rsid w:val="00AE3EB4"/>
    <w:rsid w:val="00AF0EB1"/>
    <w:rsid w:val="00AF1D29"/>
    <w:rsid w:val="00AF692C"/>
    <w:rsid w:val="00AF7F24"/>
    <w:rsid w:val="00B05668"/>
    <w:rsid w:val="00B14CC8"/>
    <w:rsid w:val="00B234DF"/>
    <w:rsid w:val="00B26486"/>
    <w:rsid w:val="00B26E9B"/>
    <w:rsid w:val="00B35571"/>
    <w:rsid w:val="00B36494"/>
    <w:rsid w:val="00B462BD"/>
    <w:rsid w:val="00B46464"/>
    <w:rsid w:val="00B4757A"/>
    <w:rsid w:val="00B60404"/>
    <w:rsid w:val="00B65F18"/>
    <w:rsid w:val="00B76E9C"/>
    <w:rsid w:val="00B84A6B"/>
    <w:rsid w:val="00B87D32"/>
    <w:rsid w:val="00B9274A"/>
    <w:rsid w:val="00B9394A"/>
    <w:rsid w:val="00BA2532"/>
    <w:rsid w:val="00BA2BF8"/>
    <w:rsid w:val="00BA6BB2"/>
    <w:rsid w:val="00BB1CFA"/>
    <w:rsid w:val="00BB42BC"/>
    <w:rsid w:val="00BD0612"/>
    <w:rsid w:val="00BE63A9"/>
    <w:rsid w:val="00BE6A02"/>
    <w:rsid w:val="00BE74AF"/>
    <w:rsid w:val="00BF3333"/>
    <w:rsid w:val="00BF4845"/>
    <w:rsid w:val="00BF4E05"/>
    <w:rsid w:val="00BF51A5"/>
    <w:rsid w:val="00C00D6F"/>
    <w:rsid w:val="00C052FC"/>
    <w:rsid w:val="00C056FF"/>
    <w:rsid w:val="00C06B6B"/>
    <w:rsid w:val="00C23492"/>
    <w:rsid w:val="00C313A2"/>
    <w:rsid w:val="00C3538D"/>
    <w:rsid w:val="00C46ADC"/>
    <w:rsid w:val="00C56959"/>
    <w:rsid w:val="00C61FB4"/>
    <w:rsid w:val="00C74D49"/>
    <w:rsid w:val="00C808B6"/>
    <w:rsid w:val="00C902BF"/>
    <w:rsid w:val="00C94716"/>
    <w:rsid w:val="00CA5E35"/>
    <w:rsid w:val="00CB19EB"/>
    <w:rsid w:val="00CB74CE"/>
    <w:rsid w:val="00CC02C4"/>
    <w:rsid w:val="00CD1817"/>
    <w:rsid w:val="00CD4C80"/>
    <w:rsid w:val="00CD7337"/>
    <w:rsid w:val="00CD767F"/>
    <w:rsid w:val="00CE3B0E"/>
    <w:rsid w:val="00CE7AC8"/>
    <w:rsid w:val="00CF1153"/>
    <w:rsid w:val="00CF3E28"/>
    <w:rsid w:val="00CF4F4F"/>
    <w:rsid w:val="00CF5D40"/>
    <w:rsid w:val="00D0600F"/>
    <w:rsid w:val="00D07116"/>
    <w:rsid w:val="00D10C4E"/>
    <w:rsid w:val="00D15309"/>
    <w:rsid w:val="00D22D79"/>
    <w:rsid w:val="00D332F1"/>
    <w:rsid w:val="00D3340C"/>
    <w:rsid w:val="00D35BF4"/>
    <w:rsid w:val="00D41132"/>
    <w:rsid w:val="00D45380"/>
    <w:rsid w:val="00D56F0B"/>
    <w:rsid w:val="00D70637"/>
    <w:rsid w:val="00D734C3"/>
    <w:rsid w:val="00D73650"/>
    <w:rsid w:val="00D73EDB"/>
    <w:rsid w:val="00D74A67"/>
    <w:rsid w:val="00D855C8"/>
    <w:rsid w:val="00DA1F06"/>
    <w:rsid w:val="00DA2E92"/>
    <w:rsid w:val="00DB0459"/>
    <w:rsid w:val="00DB4439"/>
    <w:rsid w:val="00DC0FD5"/>
    <w:rsid w:val="00DC163B"/>
    <w:rsid w:val="00DC5BEB"/>
    <w:rsid w:val="00DE5637"/>
    <w:rsid w:val="00DF004E"/>
    <w:rsid w:val="00DF4D8D"/>
    <w:rsid w:val="00E006D0"/>
    <w:rsid w:val="00E0255F"/>
    <w:rsid w:val="00E0414E"/>
    <w:rsid w:val="00E07A68"/>
    <w:rsid w:val="00E10155"/>
    <w:rsid w:val="00E15E9B"/>
    <w:rsid w:val="00E33628"/>
    <w:rsid w:val="00E40E17"/>
    <w:rsid w:val="00E50DA4"/>
    <w:rsid w:val="00E5216B"/>
    <w:rsid w:val="00E530C9"/>
    <w:rsid w:val="00E53175"/>
    <w:rsid w:val="00E61C3A"/>
    <w:rsid w:val="00E64182"/>
    <w:rsid w:val="00E6785D"/>
    <w:rsid w:val="00E71A31"/>
    <w:rsid w:val="00E73FB0"/>
    <w:rsid w:val="00E80E34"/>
    <w:rsid w:val="00E84AE7"/>
    <w:rsid w:val="00E94280"/>
    <w:rsid w:val="00E945AA"/>
    <w:rsid w:val="00E95968"/>
    <w:rsid w:val="00EA5B75"/>
    <w:rsid w:val="00EB670F"/>
    <w:rsid w:val="00EC05C8"/>
    <w:rsid w:val="00EC4555"/>
    <w:rsid w:val="00EC654F"/>
    <w:rsid w:val="00EE1D08"/>
    <w:rsid w:val="00EE38BD"/>
    <w:rsid w:val="00EE47EB"/>
    <w:rsid w:val="00EE5FC7"/>
    <w:rsid w:val="00EE765B"/>
    <w:rsid w:val="00EF57A2"/>
    <w:rsid w:val="00F029D7"/>
    <w:rsid w:val="00F02FAA"/>
    <w:rsid w:val="00F03209"/>
    <w:rsid w:val="00F056C6"/>
    <w:rsid w:val="00F10281"/>
    <w:rsid w:val="00F23B1F"/>
    <w:rsid w:val="00F33021"/>
    <w:rsid w:val="00F40A42"/>
    <w:rsid w:val="00F529AC"/>
    <w:rsid w:val="00F54440"/>
    <w:rsid w:val="00F73B3F"/>
    <w:rsid w:val="00F757FB"/>
    <w:rsid w:val="00F80D1B"/>
    <w:rsid w:val="00F83272"/>
    <w:rsid w:val="00F919D7"/>
    <w:rsid w:val="00FA5F71"/>
    <w:rsid w:val="00FB1049"/>
    <w:rsid w:val="00FB5C8C"/>
    <w:rsid w:val="00FC1A25"/>
    <w:rsid w:val="00FC420F"/>
    <w:rsid w:val="00FC4261"/>
    <w:rsid w:val="00FC6A36"/>
    <w:rsid w:val="00FE576B"/>
    <w:rsid w:val="00FE7C1F"/>
    <w:rsid w:val="00FF02DC"/>
    <w:rsid w:val="00FF29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4505C"/>
  <w15:chartTrackingRefBased/>
  <w15:docId w15:val="{BCAF4A3E-46EB-4B6A-813B-4BC12409D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673"/>
    <w:pPr>
      <w:jc w:val="both"/>
    </w:pPr>
  </w:style>
  <w:style w:type="paragraph" w:styleId="Heading1">
    <w:name w:val="heading 1"/>
    <w:basedOn w:val="Normal"/>
    <w:next w:val="Normal"/>
    <w:link w:val="Heading1Char"/>
    <w:uiPriority w:val="9"/>
    <w:qFormat/>
    <w:rsid w:val="00526147"/>
    <w:pPr>
      <w:outlineLvl w:val="0"/>
    </w:pPr>
    <w:rPr>
      <w:u w:val="single"/>
    </w:rPr>
  </w:style>
  <w:style w:type="paragraph" w:styleId="Heading2">
    <w:name w:val="heading 2"/>
    <w:basedOn w:val="Normal"/>
    <w:next w:val="Normal"/>
    <w:link w:val="Heading2Char"/>
    <w:uiPriority w:val="9"/>
    <w:unhideWhenUsed/>
    <w:qFormat/>
    <w:rsid w:val="00526147"/>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A2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BF8"/>
  </w:style>
  <w:style w:type="character" w:styleId="CommentReference">
    <w:name w:val="annotation reference"/>
    <w:basedOn w:val="DefaultParagraphFont"/>
    <w:uiPriority w:val="99"/>
    <w:semiHidden/>
    <w:unhideWhenUsed/>
    <w:rsid w:val="00EE1D08"/>
    <w:rPr>
      <w:sz w:val="16"/>
      <w:szCs w:val="16"/>
    </w:rPr>
  </w:style>
  <w:style w:type="paragraph" w:styleId="CommentText">
    <w:name w:val="annotation text"/>
    <w:basedOn w:val="Normal"/>
    <w:link w:val="CommentTextChar"/>
    <w:uiPriority w:val="99"/>
    <w:unhideWhenUsed/>
    <w:rsid w:val="00EE1D08"/>
    <w:pPr>
      <w:spacing w:line="240" w:lineRule="auto"/>
    </w:pPr>
    <w:rPr>
      <w:sz w:val="20"/>
      <w:szCs w:val="20"/>
    </w:rPr>
  </w:style>
  <w:style w:type="character" w:customStyle="1" w:styleId="CommentTextChar">
    <w:name w:val="Comment Text Char"/>
    <w:basedOn w:val="DefaultParagraphFont"/>
    <w:link w:val="CommentText"/>
    <w:uiPriority w:val="99"/>
    <w:rsid w:val="00EE1D08"/>
    <w:rPr>
      <w:sz w:val="20"/>
      <w:szCs w:val="20"/>
    </w:rPr>
  </w:style>
  <w:style w:type="paragraph" w:styleId="CommentSubject">
    <w:name w:val="annotation subject"/>
    <w:basedOn w:val="CommentText"/>
    <w:next w:val="CommentText"/>
    <w:link w:val="CommentSubjectChar"/>
    <w:uiPriority w:val="99"/>
    <w:semiHidden/>
    <w:unhideWhenUsed/>
    <w:rsid w:val="00EE1D08"/>
    <w:rPr>
      <w:b/>
      <w:bCs/>
    </w:rPr>
  </w:style>
  <w:style w:type="character" w:customStyle="1" w:styleId="CommentSubjectChar">
    <w:name w:val="Comment Subject Char"/>
    <w:basedOn w:val="CommentTextChar"/>
    <w:link w:val="CommentSubject"/>
    <w:uiPriority w:val="99"/>
    <w:semiHidden/>
    <w:rsid w:val="00EE1D08"/>
    <w:rPr>
      <w:b/>
      <w:bCs/>
      <w:sz w:val="20"/>
      <w:szCs w:val="20"/>
    </w:rPr>
  </w:style>
  <w:style w:type="paragraph" w:styleId="BalloonText">
    <w:name w:val="Balloon Text"/>
    <w:basedOn w:val="Normal"/>
    <w:link w:val="BalloonTextChar"/>
    <w:uiPriority w:val="99"/>
    <w:semiHidden/>
    <w:unhideWhenUsed/>
    <w:rsid w:val="00EE1D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1D08"/>
    <w:rPr>
      <w:rFonts w:ascii="Segoe UI" w:hAnsi="Segoe UI" w:cs="Segoe UI"/>
      <w:sz w:val="18"/>
      <w:szCs w:val="18"/>
    </w:rPr>
  </w:style>
  <w:style w:type="paragraph" w:styleId="Title">
    <w:name w:val="Title"/>
    <w:basedOn w:val="Normal"/>
    <w:next w:val="Normal"/>
    <w:link w:val="TitleChar"/>
    <w:uiPriority w:val="10"/>
    <w:qFormat/>
    <w:rsid w:val="00526147"/>
    <w:rPr>
      <w:b/>
    </w:rPr>
  </w:style>
  <w:style w:type="character" w:customStyle="1" w:styleId="TitleChar">
    <w:name w:val="Title Char"/>
    <w:basedOn w:val="DefaultParagraphFont"/>
    <w:link w:val="Title"/>
    <w:uiPriority w:val="10"/>
    <w:rsid w:val="00526147"/>
    <w:rPr>
      <w:b/>
    </w:rPr>
  </w:style>
  <w:style w:type="character" w:customStyle="1" w:styleId="Heading1Char">
    <w:name w:val="Heading 1 Char"/>
    <w:basedOn w:val="DefaultParagraphFont"/>
    <w:link w:val="Heading1"/>
    <w:uiPriority w:val="9"/>
    <w:rsid w:val="00526147"/>
    <w:rPr>
      <w:u w:val="single"/>
    </w:rPr>
  </w:style>
  <w:style w:type="character" w:customStyle="1" w:styleId="Heading2Char">
    <w:name w:val="Heading 2 Char"/>
    <w:basedOn w:val="DefaultParagraphFont"/>
    <w:link w:val="Heading2"/>
    <w:uiPriority w:val="9"/>
    <w:rsid w:val="00526147"/>
    <w:rPr>
      <w:i/>
    </w:rPr>
  </w:style>
  <w:style w:type="paragraph" w:styleId="HTMLPreformatted">
    <w:name w:val="HTML Preformatted"/>
    <w:basedOn w:val="Normal"/>
    <w:link w:val="HTMLPreformattedChar"/>
    <w:uiPriority w:val="99"/>
    <w:unhideWhenUsed/>
    <w:rsid w:val="006C74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C74AA"/>
    <w:rPr>
      <w:rFonts w:ascii="Courier New" w:eastAsia="Times New Roman" w:hAnsi="Courier New" w:cs="Courier New"/>
      <w:sz w:val="20"/>
      <w:szCs w:val="20"/>
      <w:lang w:eastAsia="en-GB"/>
    </w:rPr>
  </w:style>
  <w:style w:type="table" w:styleId="TableGrid">
    <w:name w:val="Table Grid"/>
    <w:basedOn w:val="TableNormal"/>
    <w:uiPriority w:val="39"/>
    <w:rsid w:val="006C7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3AF7"/>
    <w:pPr>
      <w:spacing w:after="200" w:line="240" w:lineRule="auto"/>
    </w:pPr>
    <w:rPr>
      <w:i/>
      <w:iCs/>
      <w:color w:val="44546A" w:themeColor="text2"/>
      <w:sz w:val="18"/>
      <w:szCs w:val="18"/>
    </w:rPr>
  </w:style>
  <w:style w:type="character" w:styleId="Hyperlink">
    <w:name w:val="Hyperlink"/>
    <w:basedOn w:val="DefaultParagraphFont"/>
    <w:uiPriority w:val="99"/>
    <w:unhideWhenUsed/>
    <w:rsid w:val="002A0033"/>
    <w:rPr>
      <w:color w:val="0563C1" w:themeColor="hyperlink"/>
      <w:u w:val="single"/>
    </w:rPr>
  </w:style>
  <w:style w:type="character" w:customStyle="1" w:styleId="jrnl">
    <w:name w:val="jrnl"/>
    <w:basedOn w:val="DefaultParagraphFont"/>
    <w:rsid w:val="00C056FF"/>
  </w:style>
  <w:style w:type="paragraph" w:styleId="Revision">
    <w:name w:val="Revision"/>
    <w:hidden/>
    <w:uiPriority w:val="99"/>
    <w:semiHidden/>
    <w:rsid w:val="00FC420F"/>
    <w:pPr>
      <w:spacing w:after="0" w:line="240" w:lineRule="auto"/>
    </w:pPr>
  </w:style>
  <w:style w:type="paragraph" w:styleId="Header">
    <w:name w:val="header"/>
    <w:basedOn w:val="Normal"/>
    <w:link w:val="HeaderChar"/>
    <w:uiPriority w:val="99"/>
    <w:unhideWhenUsed/>
    <w:rsid w:val="00FC42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20F"/>
  </w:style>
  <w:style w:type="paragraph" w:customStyle="1" w:styleId="EndNoteBibliographyTitle">
    <w:name w:val="EndNote Bibliography Title"/>
    <w:basedOn w:val="Normal"/>
    <w:link w:val="EndNoteBibliographyTitleChar"/>
    <w:rsid w:val="004135E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5E0"/>
    <w:rPr>
      <w:rFonts w:ascii="Calibri" w:hAnsi="Calibri" w:cs="Calibri"/>
      <w:noProof/>
      <w:lang w:val="en-US"/>
    </w:rPr>
  </w:style>
  <w:style w:type="paragraph" w:customStyle="1" w:styleId="EndNoteBibliography">
    <w:name w:val="EndNote Bibliography"/>
    <w:basedOn w:val="Normal"/>
    <w:link w:val="EndNoteBibliographyChar"/>
    <w:rsid w:val="004135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35E0"/>
    <w:rPr>
      <w:rFonts w:ascii="Calibri" w:hAnsi="Calibri" w:cs="Calibri"/>
      <w:noProof/>
      <w:lang w:val="en-US"/>
    </w:rPr>
  </w:style>
  <w:style w:type="paragraph" w:styleId="ListParagraph">
    <w:name w:val="List Paragraph"/>
    <w:basedOn w:val="Normal"/>
    <w:uiPriority w:val="34"/>
    <w:qFormat/>
    <w:rsid w:val="00CF1153"/>
    <w:pPr>
      <w:ind w:left="720"/>
      <w:contextualSpacing/>
    </w:pPr>
  </w:style>
  <w:style w:type="character" w:styleId="LineNumber">
    <w:name w:val="line number"/>
    <w:basedOn w:val="DefaultParagraphFont"/>
    <w:uiPriority w:val="99"/>
    <w:semiHidden/>
    <w:unhideWhenUsed/>
    <w:rsid w:val="00875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755204">
      <w:bodyDiv w:val="1"/>
      <w:marLeft w:val="0"/>
      <w:marRight w:val="0"/>
      <w:marTop w:val="0"/>
      <w:marBottom w:val="0"/>
      <w:divBdr>
        <w:top w:val="none" w:sz="0" w:space="0" w:color="auto"/>
        <w:left w:val="none" w:sz="0" w:space="0" w:color="auto"/>
        <w:bottom w:val="none" w:sz="0" w:space="0" w:color="auto"/>
        <w:right w:val="none" w:sz="0" w:space="0" w:color="auto"/>
      </w:divBdr>
    </w:div>
    <w:div w:id="675687882">
      <w:bodyDiv w:val="1"/>
      <w:marLeft w:val="0"/>
      <w:marRight w:val="0"/>
      <w:marTop w:val="0"/>
      <w:marBottom w:val="0"/>
      <w:divBdr>
        <w:top w:val="none" w:sz="0" w:space="0" w:color="auto"/>
        <w:left w:val="none" w:sz="0" w:space="0" w:color="auto"/>
        <w:bottom w:val="none" w:sz="0" w:space="0" w:color="auto"/>
        <w:right w:val="none" w:sz="0" w:space="0" w:color="auto"/>
      </w:divBdr>
    </w:div>
    <w:div w:id="739526323">
      <w:bodyDiv w:val="1"/>
      <w:marLeft w:val="0"/>
      <w:marRight w:val="0"/>
      <w:marTop w:val="0"/>
      <w:marBottom w:val="0"/>
      <w:divBdr>
        <w:top w:val="none" w:sz="0" w:space="0" w:color="auto"/>
        <w:left w:val="none" w:sz="0" w:space="0" w:color="auto"/>
        <w:bottom w:val="none" w:sz="0" w:space="0" w:color="auto"/>
        <w:right w:val="none" w:sz="0" w:space="0" w:color="auto"/>
      </w:divBdr>
    </w:div>
    <w:div w:id="829951504">
      <w:bodyDiv w:val="1"/>
      <w:marLeft w:val="0"/>
      <w:marRight w:val="0"/>
      <w:marTop w:val="0"/>
      <w:marBottom w:val="0"/>
      <w:divBdr>
        <w:top w:val="none" w:sz="0" w:space="0" w:color="auto"/>
        <w:left w:val="none" w:sz="0" w:space="0" w:color="auto"/>
        <w:bottom w:val="none" w:sz="0" w:space="0" w:color="auto"/>
        <w:right w:val="none" w:sz="0" w:space="0" w:color="auto"/>
      </w:divBdr>
    </w:div>
    <w:div w:id="906915812">
      <w:bodyDiv w:val="1"/>
      <w:marLeft w:val="0"/>
      <w:marRight w:val="0"/>
      <w:marTop w:val="0"/>
      <w:marBottom w:val="0"/>
      <w:divBdr>
        <w:top w:val="none" w:sz="0" w:space="0" w:color="auto"/>
        <w:left w:val="none" w:sz="0" w:space="0" w:color="auto"/>
        <w:bottom w:val="none" w:sz="0" w:space="0" w:color="auto"/>
        <w:right w:val="none" w:sz="0" w:space="0" w:color="auto"/>
      </w:divBdr>
    </w:div>
    <w:div w:id="975138858">
      <w:bodyDiv w:val="1"/>
      <w:marLeft w:val="0"/>
      <w:marRight w:val="0"/>
      <w:marTop w:val="0"/>
      <w:marBottom w:val="0"/>
      <w:divBdr>
        <w:top w:val="none" w:sz="0" w:space="0" w:color="auto"/>
        <w:left w:val="none" w:sz="0" w:space="0" w:color="auto"/>
        <w:bottom w:val="none" w:sz="0" w:space="0" w:color="auto"/>
        <w:right w:val="none" w:sz="0" w:space="0" w:color="auto"/>
      </w:divBdr>
    </w:div>
    <w:div w:id="1047144635">
      <w:bodyDiv w:val="1"/>
      <w:marLeft w:val="0"/>
      <w:marRight w:val="0"/>
      <w:marTop w:val="0"/>
      <w:marBottom w:val="0"/>
      <w:divBdr>
        <w:top w:val="none" w:sz="0" w:space="0" w:color="auto"/>
        <w:left w:val="none" w:sz="0" w:space="0" w:color="auto"/>
        <w:bottom w:val="none" w:sz="0" w:space="0" w:color="auto"/>
        <w:right w:val="none" w:sz="0" w:space="0" w:color="auto"/>
      </w:divBdr>
    </w:div>
    <w:div w:id="1352299529">
      <w:bodyDiv w:val="1"/>
      <w:marLeft w:val="0"/>
      <w:marRight w:val="0"/>
      <w:marTop w:val="0"/>
      <w:marBottom w:val="0"/>
      <w:divBdr>
        <w:top w:val="none" w:sz="0" w:space="0" w:color="auto"/>
        <w:left w:val="none" w:sz="0" w:space="0" w:color="auto"/>
        <w:bottom w:val="none" w:sz="0" w:space="0" w:color="auto"/>
        <w:right w:val="none" w:sz="0" w:space="0" w:color="auto"/>
      </w:divBdr>
    </w:div>
    <w:div w:id="1370031434">
      <w:bodyDiv w:val="1"/>
      <w:marLeft w:val="0"/>
      <w:marRight w:val="0"/>
      <w:marTop w:val="0"/>
      <w:marBottom w:val="0"/>
      <w:divBdr>
        <w:top w:val="none" w:sz="0" w:space="0" w:color="auto"/>
        <w:left w:val="none" w:sz="0" w:space="0" w:color="auto"/>
        <w:bottom w:val="none" w:sz="0" w:space="0" w:color="auto"/>
        <w:right w:val="none" w:sz="0" w:space="0" w:color="auto"/>
      </w:divBdr>
    </w:div>
    <w:div w:id="1454327867">
      <w:bodyDiv w:val="1"/>
      <w:marLeft w:val="0"/>
      <w:marRight w:val="0"/>
      <w:marTop w:val="0"/>
      <w:marBottom w:val="0"/>
      <w:divBdr>
        <w:top w:val="none" w:sz="0" w:space="0" w:color="auto"/>
        <w:left w:val="none" w:sz="0" w:space="0" w:color="auto"/>
        <w:bottom w:val="none" w:sz="0" w:space="0" w:color="auto"/>
        <w:right w:val="none" w:sz="0" w:space="0" w:color="auto"/>
      </w:divBdr>
    </w:div>
    <w:div w:id="1616015774">
      <w:bodyDiv w:val="1"/>
      <w:marLeft w:val="0"/>
      <w:marRight w:val="0"/>
      <w:marTop w:val="0"/>
      <w:marBottom w:val="0"/>
      <w:divBdr>
        <w:top w:val="none" w:sz="0" w:space="0" w:color="auto"/>
        <w:left w:val="none" w:sz="0" w:space="0" w:color="auto"/>
        <w:bottom w:val="none" w:sz="0" w:space="0" w:color="auto"/>
        <w:right w:val="none" w:sz="0" w:space="0" w:color="auto"/>
      </w:divBdr>
    </w:div>
    <w:div w:id="1663852880">
      <w:bodyDiv w:val="1"/>
      <w:marLeft w:val="0"/>
      <w:marRight w:val="0"/>
      <w:marTop w:val="0"/>
      <w:marBottom w:val="0"/>
      <w:divBdr>
        <w:top w:val="none" w:sz="0" w:space="0" w:color="auto"/>
        <w:left w:val="none" w:sz="0" w:space="0" w:color="auto"/>
        <w:bottom w:val="none" w:sz="0" w:space="0" w:color="auto"/>
        <w:right w:val="none" w:sz="0" w:space="0" w:color="auto"/>
      </w:divBdr>
    </w:div>
    <w:div w:id="1798253432">
      <w:bodyDiv w:val="1"/>
      <w:marLeft w:val="0"/>
      <w:marRight w:val="0"/>
      <w:marTop w:val="0"/>
      <w:marBottom w:val="0"/>
      <w:divBdr>
        <w:top w:val="none" w:sz="0" w:space="0" w:color="auto"/>
        <w:left w:val="none" w:sz="0" w:space="0" w:color="auto"/>
        <w:bottom w:val="none" w:sz="0" w:space="0" w:color="auto"/>
        <w:right w:val="none" w:sz="0" w:space="0" w:color="auto"/>
      </w:divBdr>
    </w:div>
    <w:div w:id="194179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ward@mrc-hnr.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unicef.org/sowc2011/pdfs/SOWC-2011-Main-Report_EN_02092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AB021-796A-4B53-9E72-A7953D75D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066</Words>
  <Characters>51681</Characters>
  <Application>Microsoft Office Word</Application>
  <DocSecurity>4</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Schoenbuchner</dc:creator>
  <cp:keywords/>
  <dc:description/>
  <cp:lastModifiedBy>Karen Drake</cp:lastModifiedBy>
  <cp:revision>2</cp:revision>
  <cp:lastPrinted>2017-06-08T08:18:00Z</cp:lastPrinted>
  <dcterms:created xsi:type="dcterms:W3CDTF">2017-12-13T14:28:00Z</dcterms:created>
  <dcterms:modified xsi:type="dcterms:W3CDTF">2017-12-13T14:28:00Z</dcterms:modified>
</cp:coreProperties>
</file>